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841B3" w:rsidRPr="000F114B" w:rsidRDefault="00951301" w:rsidP="000F114B">
      <w:pPr>
        <w:spacing w:after="0" w:line="240" w:lineRule="auto"/>
        <w:rPr>
          <w:rFonts w:cstheme="minorHAnsi"/>
          <w:b/>
        </w:rPr>
      </w:pPr>
      <w:r w:rsidRPr="000F114B">
        <w:rPr>
          <w:rFonts w:cstheme="minorHAnsi"/>
          <w:b/>
        </w:rPr>
        <w:t xml:space="preserve">Supplementary table </w:t>
      </w:r>
      <w:r w:rsidR="000F114B">
        <w:rPr>
          <w:rFonts w:cstheme="minorHAnsi"/>
          <w:b/>
        </w:rPr>
        <w:t>S</w:t>
      </w:r>
      <w:r w:rsidRPr="000F114B">
        <w:rPr>
          <w:rFonts w:cstheme="minorHAnsi"/>
          <w:b/>
        </w:rPr>
        <w:t>2</w:t>
      </w:r>
      <w:r w:rsidR="001C044E" w:rsidRPr="000F114B">
        <w:rPr>
          <w:rFonts w:cstheme="minorHAnsi"/>
          <w:b/>
        </w:rPr>
        <w:t>: risk of bias</w:t>
      </w:r>
    </w:p>
    <w:tbl>
      <w:tblPr>
        <w:tblStyle w:val="TableGrid"/>
        <w:tblpPr w:leftFromText="181" w:rightFromText="181" w:vertAnchor="text" w:horzAnchor="margin" w:tblpY="1"/>
        <w:tblW w:w="0" w:type="auto"/>
        <w:tblLook w:val="04A0" w:firstRow="1" w:lastRow="0" w:firstColumn="1" w:lastColumn="0" w:noHBand="0" w:noVBand="1"/>
      </w:tblPr>
      <w:tblGrid>
        <w:gridCol w:w="1026"/>
        <w:gridCol w:w="1027"/>
        <w:gridCol w:w="1027"/>
        <w:gridCol w:w="1027"/>
        <w:gridCol w:w="1027"/>
        <w:gridCol w:w="1027"/>
        <w:gridCol w:w="1027"/>
        <w:gridCol w:w="1027"/>
        <w:gridCol w:w="1027"/>
      </w:tblGrid>
      <w:tr w:rsidR="00264C30" w:rsidRPr="000F114B" w:rsidTr="000F114B">
        <w:trPr>
          <w:trHeight w:val="2258"/>
        </w:trPr>
        <w:tc>
          <w:tcPr>
            <w:tcW w:w="1026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Study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Random sequence generation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Allocation concealment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Blinding of participants and personnel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Blinding of outcome assessment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Incomplete outcome data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Selective outcome reporting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Other bias</w:t>
            </w:r>
          </w:p>
        </w:tc>
        <w:tc>
          <w:tcPr>
            <w:tcW w:w="1027" w:type="dxa"/>
            <w:textDirection w:val="btLr"/>
          </w:tcPr>
          <w:p w:rsidR="001C044E" w:rsidRPr="000F114B" w:rsidRDefault="001C044E" w:rsidP="00E86E5F">
            <w:pPr>
              <w:ind w:left="113" w:right="113"/>
              <w:rPr>
                <w:rFonts w:cstheme="minorHAnsi"/>
                <w:b/>
                <w:sz w:val="20"/>
                <w:szCs w:val="20"/>
              </w:rPr>
            </w:pPr>
            <w:r w:rsidRPr="000F114B">
              <w:rPr>
                <w:rFonts w:cstheme="minorHAnsi"/>
                <w:b/>
                <w:sz w:val="20"/>
                <w:szCs w:val="20"/>
              </w:rPr>
              <w:t>Reason for other risk of bias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HcnVuZmVsZDwvQXV0aG9yPjxZZWFyPjIwMTA8L1llYXI+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HcnVuZmVsZDwvQXV0aG9yPjxZZWFyPjIwMTA8L1llYXI+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" w:tooltip="Grunfeld, 2010 #9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NA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NA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NA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a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bXNleTwvQXV0aG9yPjxZZWFyPjIwMTE8L1llYXI+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bXNleTwvQXV0aG9yPjxZZWFyPjIwMTE8L1llYXI+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" w:tooltip="McComsey, 2011 #44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b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b2x0YTwvQXV0aG9yPjxZZWFyPjIwMTE8L1llYXI+PFJl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Lb2x0YTwvQXV0aG9yPjxZZWFyPjIwMTE8L1llYXI+PFJl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3" w:tooltip="Kolta, 2011 #103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3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B700F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02F97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MZW5ub3g8L0F1dGhvcj48WWVhcj4yMDEwPC9ZZWFyPjxS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MZW5ub3g8L0F1dGhvcj48WWVhcj4yMDEwPC9ZZWFyPjxS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4" w:tooltip="Lennox, 2010 #93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4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E02F97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/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&lt;EndNote&gt;&lt;Cite&gt;&lt;Author&gt;Valantin&lt;/Author&gt;&lt;Year&gt;2010&lt;/Year&gt;&lt;RecNum&gt;124&lt;/RecNum&gt;&lt;DisplayText&gt;[5]&lt;/DisplayText&gt;&lt;record&gt;&lt;rec-number&gt;124&lt;/rec-number&gt;&lt;foreign-keys&gt;&lt;key app="EN" db-id="aaaxzpztmrexxiepxwcpt92qpftr5ezpt5v9"&gt;124&lt;/key&gt;&lt;/foreign-keys&gt;&lt;ref-type name="Conference Paper"&gt;47&lt;/ref-type&gt;&lt;contributors&gt;&lt;authors&gt;&lt;author&gt;Valantin, M. A.&lt;/author&gt;&lt;author&gt;Flandre, P.&lt;/author&gt;&lt;author&gt;Kolta, S.&lt;/author&gt;&lt;author&gt;Duvivier, C.&lt;/author&gt;&lt;author&gt;Genin, M. A.&lt;/author&gt;&lt;author&gt;Ponscarme, D.&lt;/author&gt;&lt;author&gt;Slama, L.&lt;/author&gt;&lt;author&gt;Cuzin, L.&lt;/author&gt;&lt;author&gt;Bentata, M.&lt;/author&gt;&lt;author&gt;Katlama, C.&lt;/author&gt;&lt;/authors&gt;&lt;/contributors&gt;&lt;titles&gt;&lt;title&gt;Fat Tissue Distribution Changes in HIV-infected Patients with Viral Suppression Treated with Darunavir/ritonavir (DRV/r) monotherapy versus 2 NRTIs + DRV/r in the MONOI-ANRS 136 Randomized Trial: Results at 48 weeks&lt;/title&gt;&lt;secondary-title&gt;Conference on Retroviruses and Opportunistic Infections&lt;/secondary-title&gt;&lt;/titles&gt;&lt;dates&gt;&lt;year&gt;2010&lt;/year&gt;&lt;/dates&gt;&lt;pub-location&gt;San Francisco&lt;/pub-location&gt;&lt;urls&gt;&lt;/urls&gt;&lt;/record&gt;&lt;/Cite&gt;&lt;/EndNote&gt;</w:instrText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5" w:tooltip="Valantin, 2010 #124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5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OZWdyZWRvPC9BdXRob3I+PFllYXI+MjAwOTwvWWVhcj48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OZWdyZWRvPC9BdXRob3I+PFllYXI+MjAwOTwvWWVhcj48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6" w:tooltip="Negredo, 2009 #24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6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2YW4gVm9uZGVyZW48L0F1dGhvcj48WWVhcj4yMDA5PC9Z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U2NDc8L3BhZ2VzPjx2b2x1bWU+NDwvdm9sdW1lPjxudW1iZXI+NTwvbnVtYmVyPjxlZGl0aW9u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2YW4gVm9uZGVyZW48L0F1dGhvcj48WWVhcj4yMDA5PC9Z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7" w:tooltip="van Vonderen, 2009 #29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7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IYXVicmljaDwvQXV0aG9yPjxZZWFyPjIwMDk8L1llYXI+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IYXVicmljaDwvQXV0aG9yPjxZZWFyPjIwMDk8L1llYXI+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8" w:tooltip="Haubrich, 2009 #32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8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XJ0aW5lejwvQXV0aG9yPjxZZWFyPjIwMDk8L1llYXI+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XJ0aW5lejwvQXV0aG9yPjxZZWFyPjIwMDk8L1llYXI+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9" w:tooltip="Martinez, 2009 #101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9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bXNleTwvQXV0aG9yPjxZZWFyPjIwMDk8L1llYXI+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0NvbXNleTwvQXV0aG9yPjxZZWFyPjIwMDk8L1llYXI+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0" w:tooltip="McComsey, 2009 #35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0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UZWJhczwvQXV0aG9yPjxZZWFyPjIwMDk8L1llYXI+PFJl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UZWJhczwvQXV0aG9yPjxZZWFyPjIwMDk8L1llYXI+PFJl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1" w:tooltip="Tebas, 2009 #36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1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XJ0aW48L0F1dGhvcj48WWVhcj4yMDA5PC9ZZWFyPjxS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YXJ0aW48L0F1dGhvcj48WWVhcj4yMDA5PC9ZZWFyPjxS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2" w:tooltip="Martin, 2009 #77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2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YXJyPC9BdXRob3I+PFllYXI+MjAwODwvWWVhcj48UmVj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YXJyPC9BdXRob3I+PFllYXI+MjAwODwvWWVhcj48UmVj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3" w:tooltip="Carr, 2008 #39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3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EdXZpdmllcjwvQXV0aG9yPjxZZWFyPjIwMDg8L1llYXI+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EdXZpdmllcjwvQXV0aG9yPjxZZWFyPjIwMDg8L1llYXI+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4" w:tooltip="Duvivier, 2008 #40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4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YW1lcm9uPC9BdXRob3I+PFllYXI+MjAwODwvWWVhcj48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YW1lcm9uPC9BdXRob3I+PFllYXI+MjAwODwvWWVhcj48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5" w:tooltip="Cameron, 2008 #42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5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1C044E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EdWJlPC9BdXRob3I+PFllYXI+MjAwNzwvWWVhcj48UmVj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EdWJlPC9BdXRob3I+PFllYXI+MjAwNzwvWWVhcj48UmVj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6" w:tooltip="Dube, 2007 #106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6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 xml:space="preserve">, </w:t>
            </w:r>
            <w:hyperlink w:anchor="_ENREF_17" w:tooltip="Dube, 2005 #84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7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D15E2E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UZWJhczwvQXV0aG9yPjxZZWFyPjIwMDc8L1llYXI+PFJl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UZWJhczwvQXV0aG9yPjxZZWFyPjIwMDc8L1llYXI+PFJl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8" w:tooltip="Tebas, 2007 #107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8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E65D8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b2R6YW1jemVyPC9BdXRob3I+PFllYXI+MjAwNzwvWWVh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Qb2R6YW1jemVyPC9BdXRob3I+PFllYXI+MjAwNzwvWWVh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19" w:tooltip="Podzamczer, 2007 #109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19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b3lsZTwvQXV0aG9yPjxZZWFyPjIwMDY8L1llYXI+PFJl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Nb3lsZTwvQXV0aG9yPjxZZWFyPjIwMDY8L1llYXI+PFJl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0" w:tooltip="Moyle, 2006 #111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0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0174E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KZW1zZWs8L0F1dGhvcj48WWVhcj4yMDA2PC9ZZWFyPjxS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KZW1zZWs8L0F1dGhvcj48WWVhcj4yMDA2PC9ZZWFyPjxS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1" w:tooltip="Jemsek, 2006 #115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1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0F779D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/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&lt;EndNote&gt;&lt;Cite&gt;&lt;Author&gt;Moyle&lt;/Author&gt;&lt;Year&gt;2012&lt;/Year&gt;&lt;RecNum&gt;122&lt;/RecNum&gt;&lt;DisplayText&gt;[22]&lt;/DisplayText&gt;&lt;record&gt;&lt;rec-number&gt;122&lt;/rec-number&gt;&lt;foreign-keys&gt;&lt;key app="EN" db-id="aaaxzpztmrexxiepxwcpt92qpftr5ezpt5v9"&gt;122&lt;/key&gt;&lt;/foreign-keys&gt;&lt;ref-type name="Journal Article"&gt;17&lt;/ref-type&gt;&lt;contributors&gt;&lt;authors&gt;&lt;author&gt;Moyle, G. J.&lt;/author&gt;&lt;author&gt;Andrade-Villanueva, J.&lt;/author&gt;&lt;author&gt;Girard, P. M.&lt;/author&gt;&lt;author&gt;Antinori, A.&lt;/author&gt;&lt;author&gt;Salvato, P.&lt;/author&gt;&lt;author&gt;Bogner, J. R.&lt;/author&gt;&lt;author&gt;Hay, P.&lt;/author&gt;&lt;author&gt;Santos, J.&lt;/author&gt;&lt;author&gt;Astier, L.&lt;/author&gt;&lt;author&gt;Pans, M.&lt;/author&gt;&lt;author&gt;Balogh, A.&lt;/author&gt;&lt;author&gt;Biguenet, S.&lt;/author&gt;&lt;author&gt;the Re, A. L. Study Team&lt;/author&gt;&lt;/authors&gt;&lt;/contributors&gt;&lt;auth-address&gt;St Stephens Centre, Chelsea and Westminster Hospital, London, UK. gm@moyleg.demon.co.uk.&lt;/auth-address&gt;&lt;titles&gt;&lt;title&gt;A randomized comparative 96-week trial of boosted atazanavir versus continued boosted protease inhibitor in HIV-1 patients with abdominal adiposity&lt;/title&gt;&lt;secondary-title&gt;Antivir Ther&lt;/secondary-title&gt;&lt;alt-title&gt;Antiviral therapy&lt;/alt-title&gt;&lt;/titles&gt;&lt;periodical&gt;&lt;full-title&gt;Antivir Ther&lt;/full-title&gt;&lt;abbr-1&gt;Antiviral therapy&lt;/abbr-1&gt;&lt;/periodical&gt;&lt;alt-periodical&gt;&lt;full-title&gt;Antivir Ther&lt;/full-title&gt;&lt;abbr-1&gt;Antiviral therapy&lt;/abbr-1&gt;&lt;/alt-periodical&gt;&lt;pages&gt;689-700&lt;/pages&gt;&lt;volume&gt;17&lt;/volume&gt;&lt;number&gt;4&lt;/number&gt;&lt;edition&gt;2012/03/06&lt;/edition&gt;&lt;dates&gt;&lt;year&gt;2012&lt;/year&gt;&lt;/dates&gt;&lt;isbn&gt;2040-2058 (Electronic)&amp;#xD;1359-6535 (Linking)&lt;/isbn&gt;&lt;accession-num&gt;22388634&lt;/accession-num&gt;&lt;urls&gt;&lt;related-urls&gt;&lt;url&gt;http://www.ncbi.nlm.nih.gov/pubmed/22388634&lt;/url&gt;&lt;/related-urls&gt;&lt;/urls&gt;&lt;electronic-resource-num&gt;10.3851/IMP2083&lt;/electronic-resource-num&gt;&lt;language&gt;Eng&lt;/language&gt;&lt;/record&gt;&lt;/Cite&gt;&lt;/EndNote&gt;</w:instrText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2" w:tooltip="Moyle, 2012 #122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2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dXJyYW48L0F1dGhvcj48WWVhcj4yMDEyPC9ZZWFyPjxS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dXJyYW48L0F1dGhvcj48WWVhcj4yMDEyPC9ZZWFyPjxS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3" w:tooltip="Curran, 2012 #69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3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CB43F1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c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/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&lt;EndNote&gt;&lt;Cite&gt;&lt;Author&gt;Feeney&lt;/Author&gt;&lt;Year&gt;2011&lt;/Year&gt;&lt;RecNum&gt;126&lt;/RecNum&gt;&lt;DisplayText&gt;[24]&lt;/DisplayText&gt;&lt;record&gt;&lt;rec-number&gt;126&lt;/rec-number&gt;&lt;foreign-keys&gt;&lt;key app="EN" db-id="aaaxzpztmrexxiepxwcpt92qpftr5ezpt5v9"&gt;126&lt;/key&gt;&lt;/foreign-keys&gt;&lt;ref-type name="Conference Paper"&gt;47&lt;/ref-type&gt;&lt;contributors&gt;&lt;authors&gt;&lt;author&gt;Feeney, E.R.&lt;/author&gt;&lt;author&gt;Vrouenraets, S.M.E.&lt;/author&gt;&lt;author&gt;Wit, F.&lt;/author&gt;&lt;author&gt;Brinkman, K.&lt;/author&gt;&lt;author&gt;Capel, E.&lt;/author&gt;&lt;author&gt;Domingo, P.&lt;/author&gt;&lt;author&gt;Villaroya, F.&lt;/author&gt;&lt;author&gt;Capeau, J.&lt;/author&gt;&lt;author&gt;Reiss, P.&lt;/author&gt;&lt;author&gt;Mallon, P.W.G.&lt;/author&gt;&lt;/authors&gt;&lt;/contributors&gt;&lt;titles&gt;&lt;title&gt;Switching Zidovudine to Tenofovir Improves Subcutaneous Adipose Tissue Volume and mtDNA Content&lt;/title&gt;&lt;secondary-title&gt;Conference on Retroviruses and Opportunistic Infections&lt;/secondary-title&gt;&lt;/titles&gt;&lt;dates&gt;&lt;year&gt;2011&lt;/year&gt;&lt;/dates&gt;&lt;pub-location&gt;Boston&lt;/pub-location&gt;&lt;urls&gt;&lt;/urls&gt;&lt;/record&gt;&lt;/Cite&gt;&lt;/EndNote&gt;</w:instrText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4" w:tooltip="Feeney, 2011 #126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4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GaXNoZXI8L0F1dGhvcj48WWVhcj4yMDA5PC9ZZWFyPjxS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GaXNoZXI8L0F1dGhvcj48WWVhcj4yMDA5PC9ZZWFyPjxS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=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5" w:tooltip="Fisher, 2009 #100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5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6F55A5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86E5F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d</w:t>
            </w:r>
          </w:p>
        </w:tc>
      </w:tr>
      <w:tr w:rsidR="00264C30" w:rsidRPr="000F114B" w:rsidTr="000F114B">
        <w:tc>
          <w:tcPr>
            <w:tcW w:w="1026" w:type="dxa"/>
          </w:tcPr>
          <w:p w:rsidR="001C044E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WYWxhbnRpbjwvQXV0aG9yPjxZZWFyPjIwMDg8L1llYXI+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WYWxhbnRpbjwvQXV0aG9yPjxZZWFyPjIwMDg8L1llYXI+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6" w:tooltip="Valantin, 2008 #41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6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E064D3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1C044E" w:rsidRPr="000F114B" w:rsidRDefault="001C044E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38513F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YXJyPC9BdXRob3I+PFllYXI+MjAwMjwvWWVhcj48UmVj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DYXJyPC9BdXRob3I+PFllYXI+MjAwMjwvWWVhcj48UmVj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7" w:tooltip="Carr, 2002 #95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7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38513F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38513F" w:rsidRPr="000F114B" w:rsidRDefault="0038513F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  <w:tr w:rsidR="00264C30" w:rsidRPr="000F114B" w:rsidTr="000F114B">
        <w:tc>
          <w:tcPr>
            <w:tcW w:w="1026" w:type="dxa"/>
          </w:tcPr>
          <w:p w:rsidR="00CD45F0" w:rsidRPr="000F114B" w:rsidRDefault="00CD45F0" w:rsidP="00264C30">
            <w:pPr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SdWl6PC9BdXRob3I+PFllYXI+MjAwMTwvWWVhcj48UmVj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 </w:instrText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begin">
                <w:fldData xml:space="preserve">PEVuZE5vdGU+PENpdGU+PEF1dGhvcj5SdWl6PC9BdXRob3I+PFllYXI+MjAwMTwvWWVhcj48UmVj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</w:fldData>
              </w:fldChar>
            </w:r>
            <w:r w:rsidR="00264C30" w:rsidRPr="000F114B">
              <w:rPr>
                <w:rFonts w:cstheme="minorHAnsi"/>
                <w:sz w:val="20"/>
                <w:szCs w:val="20"/>
              </w:rPr>
              <w:instrText xml:space="preserve"> ADDIN EN.CITE.DATA </w:instrText>
            </w:r>
            <w:r w:rsidR="00264C30" w:rsidRPr="000F114B">
              <w:rPr>
                <w:rFonts w:cstheme="minorHAnsi"/>
                <w:sz w:val="20"/>
                <w:szCs w:val="20"/>
              </w:rPr>
            </w:r>
            <w:r w:rsidR="00264C30" w:rsidRPr="000F114B">
              <w:rPr>
                <w:rFonts w:cstheme="minorHAnsi"/>
                <w:sz w:val="20"/>
                <w:szCs w:val="20"/>
              </w:rPr>
              <w:fldChar w:fldCharType="end"/>
            </w:r>
            <w:r w:rsidRPr="000F114B">
              <w:rPr>
                <w:rFonts w:cstheme="minorHAnsi"/>
                <w:sz w:val="20"/>
                <w:szCs w:val="20"/>
              </w:rPr>
            </w:r>
            <w:r w:rsidRPr="000F114B">
              <w:rPr>
                <w:rFonts w:cstheme="minorHAnsi"/>
                <w:sz w:val="20"/>
                <w:szCs w:val="20"/>
              </w:rPr>
              <w:fldChar w:fldCharType="separate"/>
            </w:r>
            <w:r w:rsidR="00264C30" w:rsidRPr="000F114B">
              <w:rPr>
                <w:rFonts w:cstheme="minorHAnsi"/>
                <w:noProof/>
                <w:sz w:val="20"/>
                <w:szCs w:val="20"/>
              </w:rPr>
              <w:t>[</w:t>
            </w:r>
            <w:hyperlink w:anchor="_ENREF_28" w:tooltip="Ruiz, 2001 #97" w:history="1">
              <w:r w:rsidR="00264C30" w:rsidRPr="000F114B">
                <w:rPr>
                  <w:rFonts w:cstheme="minorHAnsi"/>
                  <w:noProof/>
                  <w:sz w:val="20"/>
                  <w:szCs w:val="20"/>
                </w:rPr>
                <w:t>28</w:t>
              </w:r>
            </w:hyperlink>
            <w:r w:rsidR="00264C30" w:rsidRPr="000F114B">
              <w:rPr>
                <w:rFonts w:cstheme="minorHAnsi"/>
                <w:noProof/>
                <w:sz w:val="20"/>
                <w:szCs w:val="20"/>
              </w:rPr>
              <w:t>]</w:t>
            </w:r>
            <w:r w:rsidRPr="000F114B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High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Unclear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  <w:r w:rsidRPr="000F114B">
              <w:rPr>
                <w:rFonts w:cstheme="minorHAnsi"/>
                <w:sz w:val="20"/>
                <w:szCs w:val="20"/>
              </w:rPr>
              <w:t>Low</w:t>
            </w:r>
          </w:p>
        </w:tc>
        <w:tc>
          <w:tcPr>
            <w:tcW w:w="1027" w:type="dxa"/>
          </w:tcPr>
          <w:p w:rsidR="00CD45F0" w:rsidRPr="000F114B" w:rsidRDefault="00CD45F0" w:rsidP="005B18E3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</w:tr>
    </w:tbl>
    <w:p w:rsidR="001C044E" w:rsidRPr="000F114B" w:rsidRDefault="005B18E3" w:rsidP="000F114B">
      <w:pPr>
        <w:spacing w:after="0" w:line="240" w:lineRule="auto"/>
        <w:ind w:left="357"/>
        <w:rPr>
          <w:rFonts w:cstheme="minorHAnsi"/>
          <w:sz w:val="20"/>
          <w:szCs w:val="20"/>
        </w:rPr>
      </w:pPr>
      <w:r w:rsidRPr="000F114B">
        <w:rPr>
          <w:rFonts w:cstheme="minorHAnsi"/>
          <w:sz w:val="20"/>
          <w:szCs w:val="20"/>
        </w:rPr>
        <w:t xml:space="preserve">a. </w:t>
      </w:r>
      <w:r w:rsidR="004853B6">
        <w:rPr>
          <w:rFonts w:cstheme="minorHAnsi"/>
          <w:sz w:val="20"/>
          <w:szCs w:val="20"/>
        </w:rPr>
        <w:t>Cohort study; b. Unclear if</w:t>
      </w:r>
      <w:bookmarkStart w:id="0" w:name="_GoBack"/>
      <w:bookmarkEnd w:id="0"/>
      <w:r w:rsidR="00E86E5F" w:rsidRPr="000F114B">
        <w:rPr>
          <w:rFonts w:cstheme="minorHAnsi"/>
          <w:sz w:val="20"/>
          <w:szCs w:val="20"/>
        </w:rPr>
        <w:t xml:space="preserve"> sub-study randomised separately; c. Sub-study of larger randomised trial; d. Sub-study had separate randomisation list. NA: not applicable.</w:t>
      </w:r>
    </w:p>
    <w:p w:rsidR="00B841B3" w:rsidRPr="00EE3DF3" w:rsidRDefault="00A26882" w:rsidP="00A26882">
      <w:pPr>
        <w:pStyle w:val="Heading2"/>
      </w:pPr>
      <w:r>
        <w:t>R</w:t>
      </w:r>
      <w:r w:rsidR="001C044E" w:rsidRPr="00EE3DF3">
        <w:t xml:space="preserve">eferences </w:t>
      </w:r>
    </w:p>
    <w:p w:rsidR="00264C30" w:rsidRPr="00264C30" w:rsidRDefault="00B841B3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r w:rsidRPr="00EE3DF3">
        <w:rPr>
          <w:rFonts w:cstheme="minorHAnsi"/>
        </w:rPr>
        <w:fldChar w:fldCharType="begin"/>
      </w:r>
      <w:r w:rsidRPr="00EE3DF3">
        <w:rPr>
          <w:rFonts w:cstheme="minorHAnsi"/>
        </w:rPr>
        <w:instrText xml:space="preserve"> ADDIN EN.REFLIST </w:instrText>
      </w:r>
      <w:r w:rsidRPr="00EE3DF3">
        <w:rPr>
          <w:rFonts w:cstheme="minorHAnsi"/>
        </w:rPr>
        <w:fldChar w:fldCharType="separate"/>
      </w:r>
      <w:bookmarkStart w:id="1" w:name="_ENREF_1"/>
      <w:r w:rsidR="00264C30" w:rsidRPr="00264C30">
        <w:rPr>
          <w:rFonts w:ascii="Calibri" w:hAnsi="Calibri" w:cs="Calibri"/>
          <w:noProof/>
        </w:rPr>
        <w:t>1.</w:t>
      </w:r>
      <w:r w:rsidR="00264C30" w:rsidRPr="00264C30">
        <w:rPr>
          <w:rFonts w:ascii="Calibri" w:hAnsi="Calibri" w:cs="Calibri"/>
          <w:noProof/>
        </w:rPr>
        <w:tab/>
        <w:t xml:space="preserve">Grunfeld C, Saag M, Cofrancesco J, Jr., et al. Regional adipose tissue measured by MRI over 5 years in HIV-infected and control participants indicates persistence of HIV-associated lipoatrophy. AIDS </w:t>
      </w:r>
      <w:r w:rsidR="00264C30" w:rsidRPr="00264C30">
        <w:rPr>
          <w:rFonts w:ascii="Calibri" w:hAnsi="Calibri" w:cs="Calibri"/>
          <w:b/>
          <w:noProof/>
        </w:rPr>
        <w:t>2010</w:t>
      </w:r>
      <w:r w:rsidR="00264C30" w:rsidRPr="00264C30">
        <w:rPr>
          <w:rFonts w:ascii="Calibri" w:hAnsi="Calibri" w:cs="Calibri"/>
          <w:noProof/>
        </w:rPr>
        <w:t xml:space="preserve"> Jul 17;24(11):1717-26.</w:t>
      </w:r>
      <w:bookmarkEnd w:id="1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" w:name="_ENREF_2"/>
      <w:r w:rsidRPr="00264C30">
        <w:rPr>
          <w:rFonts w:ascii="Calibri" w:hAnsi="Calibri" w:cs="Calibri"/>
          <w:noProof/>
        </w:rPr>
        <w:t>2.</w:t>
      </w:r>
      <w:r w:rsidRPr="00264C30">
        <w:rPr>
          <w:rFonts w:ascii="Calibri" w:hAnsi="Calibri" w:cs="Calibri"/>
          <w:noProof/>
        </w:rPr>
        <w:tab/>
        <w:t xml:space="preserve">McComsey GA, Kitch D, Sax PE, et al. Peripheral and central fat changes in subjects randomized to abacavir-lamivudine or tenofovir-emtricitabine with atazanavir-ritonavir or efavirenz: ACTG Study A5224s. Clinical infectious diseases : an official publication of the Infectious Diseases Society of America </w:t>
      </w:r>
      <w:r w:rsidRPr="00264C30">
        <w:rPr>
          <w:rFonts w:ascii="Calibri" w:hAnsi="Calibri" w:cs="Calibri"/>
          <w:b/>
          <w:noProof/>
        </w:rPr>
        <w:t>2011</w:t>
      </w:r>
      <w:r w:rsidRPr="00264C30">
        <w:rPr>
          <w:rFonts w:ascii="Calibri" w:hAnsi="Calibri" w:cs="Calibri"/>
          <w:noProof/>
        </w:rPr>
        <w:t xml:space="preserve"> Jul 15;53(2):185-96.</w:t>
      </w:r>
      <w:bookmarkEnd w:id="2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3" w:name="_ENREF_3"/>
      <w:r w:rsidRPr="00264C30">
        <w:rPr>
          <w:rFonts w:ascii="Calibri" w:hAnsi="Calibri" w:cs="Calibri"/>
          <w:noProof/>
        </w:rPr>
        <w:lastRenderedPageBreak/>
        <w:t>3.</w:t>
      </w:r>
      <w:r w:rsidRPr="00264C30">
        <w:rPr>
          <w:rFonts w:ascii="Calibri" w:hAnsi="Calibri" w:cs="Calibri"/>
          <w:noProof/>
        </w:rPr>
        <w:tab/>
        <w:t xml:space="preserve">Kolta S, Flandre P, Van PN, et al. Fat tissue distribution changes in HIV-infected patients treated with lopinavir/ritonavir. Results of the MONARK trial. Current HIV research </w:t>
      </w:r>
      <w:r w:rsidRPr="00264C30">
        <w:rPr>
          <w:rFonts w:ascii="Calibri" w:hAnsi="Calibri" w:cs="Calibri"/>
          <w:b/>
          <w:noProof/>
        </w:rPr>
        <w:t>2011</w:t>
      </w:r>
      <w:r w:rsidRPr="00264C30">
        <w:rPr>
          <w:rFonts w:ascii="Calibri" w:hAnsi="Calibri" w:cs="Calibri"/>
          <w:noProof/>
        </w:rPr>
        <w:t xml:space="preserve"> Jan;9(1):31-9.</w:t>
      </w:r>
      <w:bookmarkEnd w:id="3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4" w:name="_ENREF_4"/>
      <w:r w:rsidRPr="00264C30">
        <w:rPr>
          <w:rFonts w:ascii="Calibri" w:hAnsi="Calibri" w:cs="Calibri"/>
          <w:noProof/>
        </w:rPr>
        <w:t>4.</w:t>
      </w:r>
      <w:r w:rsidRPr="00264C30">
        <w:rPr>
          <w:rFonts w:ascii="Calibri" w:hAnsi="Calibri" w:cs="Calibri"/>
          <w:noProof/>
        </w:rPr>
        <w:tab/>
        <w:t xml:space="preserve">Lennox JL, Dejesus E, Berger DS, et al. Raltegravir versus Efavirenz regimens in treatment-naive HIV-1-infected patients: 96-week efficacy, durability, subgroup, safety, and metabolic analyses. J Acquir Immune Defic Syndr </w:t>
      </w:r>
      <w:r w:rsidRPr="00264C30">
        <w:rPr>
          <w:rFonts w:ascii="Calibri" w:hAnsi="Calibri" w:cs="Calibri"/>
          <w:b/>
          <w:noProof/>
        </w:rPr>
        <w:t>2010</w:t>
      </w:r>
      <w:r w:rsidRPr="00264C30">
        <w:rPr>
          <w:rFonts w:ascii="Calibri" w:hAnsi="Calibri" w:cs="Calibri"/>
          <w:noProof/>
        </w:rPr>
        <w:t xml:space="preserve"> Sep;55(1):39-48.</w:t>
      </w:r>
      <w:bookmarkEnd w:id="4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5" w:name="_ENREF_5"/>
      <w:r w:rsidRPr="00264C30">
        <w:rPr>
          <w:rFonts w:ascii="Calibri" w:hAnsi="Calibri" w:cs="Calibri"/>
          <w:noProof/>
        </w:rPr>
        <w:t>5.</w:t>
      </w:r>
      <w:r w:rsidRPr="00264C30">
        <w:rPr>
          <w:rFonts w:ascii="Calibri" w:hAnsi="Calibri" w:cs="Calibri"/>
          <w:noProof/>
        </w:rPr>
        <w:tab/>
        <w:t xml:space="preserve">Valantin MA, Flandre P, Kolta S, et al. Fat Tissue Distribution Changes in HIV-infected Patients with Viral Suppression Treated with Darunavir/ritonavir (DRV/r) monotherapy versus 2 NRTIs + DRV/r in the MONOI-ANRS 136 Randomized Trial: Results at 48 weeks.  Conference on Retroviruses and Opportunistic Infections. San Francisco, </w:t>
      </w:r>
      <w:r w:rsidRPr="00264C30">
        <w:rPr>
          <w:rFonts w:ascii="Calibri" w:hAnsi="Calibri" w:cs="Calibri"/>
          <w:b/>
          <w:noProof/>
        </w:rPr>
        <w:t>2010</w:t>
      </w:r>
      <w:r w:rsidRPr="00264C30">
        <w:rPr>
          <w:rFonts w:ascii="Calibri" w:hAnsi="Calibri" w:cs="Calibri"/>
          <w:noProof/>
        </w:rPr>
        <w:t>.</w:t>
      </w:r>
      <w:bookmarkEnd w:id="5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6" w:name="_ENREF_6"/>
      <w:r w:rsidRPr="00264C30">
        <w:rPr>
          <w:rFonts w:ascii="Calibri" w:hAnsi="Calibri" w:cs="Calibri"/>
          <w:noProof/>
        </w:rPr>
        <w:t>6.</w:t>
      </w:r>
      <w:r w:rsidRPr="00264C30">
        <w:rPr>
          <w:rFonts w:ascii="Calibri" w:hAnsi="Calibri" w:cs="Calibri"/>
          <w:noProof/>
        </w:rPr>
        <w:tab/>
        <w:t xml:space="preserve">Negredo E, Miro O, Rodriguez-Santiago B, et al. Improvement of mitochondrial toxicity in patients receiving a nucleoside reverse-transcriptase inhibitor-sparing strategy: results from the Multicenter Study with Nevirapine and Kaletra (MULTINEKA). Clinical infectious diseases : an official publication of the Infectious Diseases Society of America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Sep 15;49(6):892-900.</w:t>
      </w:r>
      <w:bookmarkEnd w:id="6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7" w:name="_ENREF_7"/>
      <w:r w:rsidRPr="00264C30">
        <w:rPr>
          <w:rFonts w:ascii="Calibri" w:hAnsi="Calibri" w:cs="Calibri"/>
          <w:noProof/>
        </w:rPr>
        <w:t>7.</w:t>
      </w:r>
      <w:r w:rsidRPr="00264C30">
        <w:rPr>
          <w:rFonts w:ascii="Calibri" w:hAnsi="Calibri" w:cs="Calibri"/>
          <w:noProof/>
        </w:rPr>
        <w:tab/>
        <w:t xml:space="preserve">van Vonderen MG, van Agtmael MA, Hassink EA, et al. Zidovudine/lamivudine for HIV-1 infection contributes to limb fat loss. PloS one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>;4(5):e5647.</w:t>
      </w:r>
      <w:bookmarkEnd w:id="7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8" w:name="_ENREF_8"/>
      <w:r w:rsidRPr="00264C30">
        <w:rPr>
          <w:rFonts w:ascii="Calibri" w:hAnsi="Calibri" w:cs="Calibri"/>
          <w:noProof/>
        </w:rPr>
        <w:t>8.</w:t>
      </w:r>
      <w:r w:rsidRPr="00264C30">
        <w:rPr>
          <w:rFonts w:ascii="Calibri" w:hAnsi="Calibri" w:cs="Calibri"/>
          <w:noProof/>
        </w:rPr>
        <w:tab/>
        <w:t xml:space="preserve">Haubrich RH, Riddler SA, DiRienzo AG, et al. Metabolic outcomes in a randomized trial of nucleoside, nonnucleoside and protease inhibitor-sparing regimens for initial HIV treatment. AIDS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Jun 1;23(9):1109-18.</w:t>
      </w:r>
      <w:bookmarkEnd w:id="8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9" w:name="_ENREF_9"/>
      <w:r w:rsidRPr="00264C30">
        <w:rPr>
          <w:rFonts w:ascii="Calibri" w:hAnsi="Calibri" w:cs="Calibri"/>
          <w:noProof/>
        </w:rPr>
        <w:t>9.</w:t>
      </w:r>
      <w:r w:rsidRPr="00264C30">
        <w:rPr>
          <w:rFonts w:ascii="Calibri" w:hAnsi="Calibri" w:cs="Calibri"/>
          <w:noProof/>
        </w:rPr>
        <w:tab/>
        <w:t xml:space="preserve">Martinez E, Arranz JA, Podzamczer D, et al. A simplification trial switching from nucleoside reverse transcriptase inhibitors to once-daily fixed-dose abacavir/lamivudine or tenofovir/emtricitabine in HIV-1-infected patients with virological suppression. J Acquir Immune Defic Syndr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Jul 1;51(3):290-7.</w:t>
      </w:r>
      <w:bookmarkEnd w:id="9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0" w:name="_ENREF_10"/>
      <w:r w:rsidRPr="00264C30">
        <w:rPr>
          <w:rFonts w:ascii="Calibri" w:hAnsi="Calibri" w:cs="Calibri"/>
          <w:noProof/>
        </w:rPr>
        <w:t>10.</w:t>
      </w:r>
      <w:r w:rsidRPr="00264C30">
        <w:rPr>
          <w:rFonts w:ascii="Calibri" w:hAnsi="Calibri" w:cs="Calibri"/>
          <w:noProof/>
        </w:rPr>
        <w:tab/>
        <w:t xml:space="preserve">McComsey G, Rightmire A, Wirtz V, Yang R, Mathew M, McGrath D. Changes in body composition with ritonavir-boosted and unboosted atazanavir treatment in combination </w:t>
      </w:r>
      <w:r w:rsidRPr="00264C30">
        <w:rPr>
          <w:rFonts w:ascii="Calibri" w:hAnsi="Calibri" w:cs="Calibri"/>
          <w:noProof/>
        </w:rPr>
        <w:lastRenderedPageBreak/>
        <w:t xml:space="preserve">with Lamivudine and Stavudine: a 96-week randomized, controlled study. Clinical infectious diseases : an official publication of the Infectious Diseases Society of America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May 1;48(9):1323-6.</w:t>
      </w:r>
      <w:bookmarkEnd w:id="10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1" w:name="_ENREF_11"/>
      <w:r w:rsidRPr="00264C30">
        <w:rPr>
          <w:rFonts w:ascii="Calibri" w:hAnsi="Calibri" w:cs="Calibri"/>
          <w:noProof/>
        </w:rPr>
        <w:t>11.</w:t>
      </w:r>
      <w:r w:rsidRPr="00264C30">
        <w:rPr>
          <w:rFonts w:ascii="Calibri" w:hAnsi="Calibri" w:cs="Calibri"/>
          <w:noProof/>
        </w:rPr>
        <w:tab/>
        <w:t xml:space="preserve">Tebas P, Zhang J, Hafner R, et al. Peripheral and visceral fat changes following a treatment switch to a non-thymidine analogue or a nucleoside-sparing regimen in HIV-infected subjects with peripheral lipoatrophy: results of ACTG A5110. The Journal of antimicrobial chemotherapy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May;63(5):998-1005.</w:t>
      </w:r>
      <w:bookmarkEnd w:id="11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2" w:name="_ENREF_12"/>
      <w:r w:rsidRPr="00264C30">
        <w:rPr>
          <w:rFonts w:ascii="Calibri" w:hAnsi="Calibri" w:cs="Calibri"/>
          <w:noProof/>
        </w:rPr>
        <w:t>12.</w:t>
      </w:r>
      <w:r w:rsidRPr="00264C30">
        <w:rPr>
          <w:rFonts w:ascii="Calibri" w:hAnsi="Calibri" w:cs="Calibri"/>
          <w:noProof/>
        </w:rPr>
        <w:tab/>
        <w:t xml:space="preserve">Martin A, Bloch M, Amin J, et al. Simplification of antiretroviral therapy with tenofovir-emtricitabine or abacavir-Lamivudine: a randomized, 96-week trial. Clinical infectious diseases : an official publication of the Infectious Diseases Society of America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Nov 15;49(10):1591-601.</w:t>
      </w:r>
      <w:bookmarkEnd w:id="12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3" w:name="_ENREF_13"/>
      <w:r w:rsidRPr="00264C30">
        <w:rPr>
          <w:rFonts w:ascii="Calibri" w:hAnsi="Calibri" w:cs="Calibri"/>
          <w:noProof/>
        </w:rPr>
        <w:t>13.</w:t>
      </w:r>
      <w:r w:rsidRPr="00264C30">
        <w:rPr>
          <w:rFonts w:ascii="Calibri" w:hAnsi="Calibri" w:cs="Calibri"/>
          <w:noProof/>
        </w:rPr>
        <w:tab/>
        <w:t xml:space="preserve">Carr A, Ritzhaupt A, Zhang W, et al. Effects of boosted tipranavir and lopinavir on body composition, insulin sensitivity and adipocytokines in antiretroviral-naive adults. AIDS </w:t>
      </w:r>
      <w:r w:rsidRPr="00264C30">
        <w:rPr>
          <w:rFonts w:ascii="Calibri" w:hAnsi="Calibri" w:cs="Calibri"/>
          <w:b/>
          <w:noProof/>
        </w:rPr>
        <w:t>2008</w:t>
      </w:r>
      <w:r w:rsidRPr="00264C30">
        <w:rPr>
          <w:rFonts w:ascii="Calibri" w:hAnsi="Calibri" w:cs="Calibri"/>
          <w:noProof/>
        </w:rPr>
        <w:t xml:space="preserve"> Nov 12;22(17):2313-21.</w:t>
      </w:r>
      <w:bookmarkEnd w:id="13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4" w:name="_ENREF_14"/>
      <w:r w:rsidRPr="00264C30">
        <w:rPr>
          <w:rFonts w:ascii="Calibri" w:hAnsi="Calibri" w:cs="Calibri"/>
          <w:noProof/>
        </w:rPr>
        <w:t>14.</w:t>
      </w:r>
      <w:r w:rsidRPr="00264C30">
        <w:rPr>
          <w:rFonts w:ascii="Calibri" w:hAnsi="Calibri" w:cs="Calibri"/>
          <w:noProof/>
        </w:rPr>
        <w:tab/>
        <w:t xml:space="preserve">Duvivier C, Ghosn J, Assoumou L, et al. Initial therapy with nucleoside reverse transcriptase inhibitor-containing regimens is more effective than with regimens that spare them with no difference in short-term fat distribution: Hippocampe-ANRS 121 Trial. The Journal of antimicrobial chemotherapy </w:t>
      </w:r>
      <w:r w:rsidRPr="00264C30">
        <w:rPr>
          <w:rFonts w:ascii="Calibri" w:hAnsi="Calibri" w:cs="Calibri"/>
          <w:b/>
          <w:noProof/>
        </w:rPr>
        <w:t>2008</w:t>
      </w:r>
      <w:r w:rsidRPr="00264C30">
        <w:rPr>
          <w:rFonts w:ascii="Calibri" w:hAnsi="Calibri" w:cs="Calibri"/>
          <w:noProof/>
        </w:rPr>
        <w:t xml:space="preserve"> Oct;62(4):797-808.</w:t>
      </w:r>
      <w:bookmarkEnd w:id="14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5" w:name="_ENREF_15"/>
      <w:r w:rsidRPr="00264C30">
        <w:rPr>
          <w:rFonts w:ascii="Calibri" w:hAnsi="Calibri" w:cs="Calibri"/>
          <w:noProof/>
        </w:rPr>
        <w:t>15.</w:t>
      </w:r>
      <w:r w:rsidRPr="00264C30">
        <w:rPr>
          <w:rFonts w:ascii="Calibri" w:hAnsi="Calibri" w:cs="Calibri"/>
          <w:noProof/>
        </w:rPr>
        <w:tab/>
        <w:t xml:space="preserve">Cameron DW, da Silva BA, Arribas JR, et al. A 96-week comparison of lopinavir-ritonavir combination therapy followed by lopinavir-ritonavir monotherapy versus efavirenz combination therapy. The Journal of infectious diseases </w:t>
      </w:r>
      <w:r w:rsidRPr="00264C30">
        <w:rPr>
          <w:rFonts w:ascii="Calibri" w:hAnsi="Calibri" w:cs="Calibri"/>
          <w:b/>
          <w:noProof/>
        </w:rPr>
        <w:t>2008</w:t>
      </w:r>
      <w:r w:rsidRPr="00264C30">
        <w:rPr>
          <w:rFonts w:ascii="Calibri" w:hAnsi="Calibri" w:cs="Calibri"/>
          <w:noProof/>
        </w:rPr>
        <w:t xml:space="preserve"> Jul 15;198(2):234-40.</w:t>
      </w:r>
      <w:bookmarkEnd w:id="15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6" w:name="_ENREF_16"/>
      <w:r w:rsidRPr="00264C30">
        <w:rPr>
          <w:rFonts w:ascii="Calibri" w:hAnsi="Calibri" w:cs="Calibri"/>
          <w:noProof/>
        </w:rPr>
        <w:t>16.</w:t>
      </w:r>
      <w:r w:rsidRPr="00264C30">
        <w:rPr>
          <w:rFonts w:ascii="Calibri" w:hAnsi="Calibri" w:cs="Calibri"/>
          <w:noProof/>
        </w:rPr>
        <w:tab/>
        <w:t xml:space="preserve">Dube MP, Komarow L, Mulligan K, et al. Long-term body fat outcomes in antiretroviral-naive participants randomized to nelfinavir or efavirenz or both plus dual nucleosides. Dual X-ray absorptiometry results from A5005s, a substudy of Adult Clinical Trials Group 384. J Acquir Immune Defic Syndr </w:t>
      </w:r>
      <w:r w:rsidRPr="00264C30">
        <w:rPr>
          <w:rFonts w:ascii="Calibri" w:hAnsi="Calibri" w:cs="Calibri"/>
          <w:b/>
          <w:noProof/>
        </w:rPr>
        <w:t>2007</w:t>
      </w:r>
      <w:r w:rsidRPr="00264C30">
        <w:rPr>
          <w:rFonts w:ascii="Calibri" w:hAnsi="Calibri" w:cs="Calibri"/>
          <w:noProof/>
        </w:rPr>
        <w:t xml:space="preserve"> Aug 15;45(5):508-14.</w:t>
      </w:r>
      <w:bookmarkEnd w:id="16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7" w:name="_ENREF_17"/>
      <w:r w:rsidRPr="00264C30">
        <w:rPr>
          <w:rFonts w:ascii="Calibri" w:hAnsi="Calibri" w:cs="Calibri"/>
          <w:noProof/>
        </w:rPr>
        <w:lastRenderedPageBreak/>
        <w:t>17.</w:t>
      </w:r>
      <w:r w:rsidRPr="00264C30">
        <w:rPr>
          <w:rFonts w:ascii="Calibri" w:hAnsi="Calibri" w:cs="Calibri"/>
          <w:noProof/>
        </w:rPr>
        <w:tab/>
        <w:t xml:space="preserve">Dube MP, Parker RA, Tebas P, et al. Glucose metabolism, lipid, and body fat changes in antiretroviral-naive subjects randomized to nelfinavir or efavirenz plus dual nucleosides. AIDS </w:t>
      </w:r>
      <w:r w:rsidRPr="00264C30">
        <w:rPr>
          <w:rFonts w:ascii="Calibri" w:hAnsi="Calibri" w:cs="Calibri"/>
          <w:b/>
          <w:noProof/>
        </w:rPr>
        <w:t>2005</w:t>
      </w:r>
      <w:r w:rsidRPr="00264C30">
        <w:rPr>
          <w:rFonts w:ascii="Calibri" w:hAnsi="Calibri" w:cs="Calibri"/>
          <w:noProof/>
        </w:rPr>
        <w:t xml:space="preserve"> Nov 4;19(16):1807-18.</w:t>
      </w:r>
      <w:bookmarkEnd w:id="17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8" w:name="_ENREF_18"/>
      <w:r w:rsidRPr="00264C30">
        <w:rPr>
          <w:rFonts w:ascii="Calibri" w:hAnsi="Calibri" w:cs="Calibri"/>
          <w:noProof/>
        </w:rPr>
        <w:t>18.</w:t>
      </w:r>
      <w:r w:rsidRPr="00264C30">
        <w:rPr>
          <w:rFonts w:ascii="Calibri" w:hAnsi="Calibri" w:cs="Calibri"/>
          <w:noProof/>
        </w:rPr>
        <w:tab/>
        <w:t xml:space="preserve">Tebas P, Zhang J, Yarasheski K, et al. Switching to a protease inhibitor-containing, nucleoside-sparing regimen (lopinavir/ritonavir plus efavirenz) increases limb fat but raises serum lipid levels: results of a prospective randomized trial (AIDS clinical trial group 5125s). J Acquir Immune Defic Syndr </w:t>
      </w:r>
      <w:r w:rsidRPr="00264C30">
        <w:rPr>
          <w:rFonts w:ascii="Calibri" w:hAnsi="Calibri" w:cs="Calibri"/>
          <w:b/>
          <w:noProof/>
        </w:rPr>
        <w:t>2007</w:t>
      </w:r>
      <w:r w:rsidRPr="00264C30">
        <w:rPr>
          <w:rFonts w:ascii="Calibri" w:hAnsi="Calibri" w:cs="Calibri"/>
          <w:noProof/>
        </w:rPr>
        <w:t xml:space="preserve"> Jun 1;45(2):193-200.</w:t>
      </w:r>
      <w:bookmarkEnd w:id="18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19" w:name="_ENREF_19"/>
      <w:r w:rsidRPr="00264C30">
        <w:rPr>
          <w:rFonts w:ascii="Calibri" w:hAnsi="Calibri" w:cs="Calibri"/>
          <w:noProof/>
        </w:rPr>
        <w:t>19.</w:t>
      </w:r>
      <w:r w:rsidRPr="00264C30">
        <w:rPr>
          <w:rFonts w:ascii="Calibri" w:hAnsi="Calibri" w:cs="Calibri"/>
          <w:noProof/>
        </w:rPr>
        <w:tab/>
        <w:t xml:space="preserve">Podzamczer D, Ferrer E, Sanchez P, et al. Less lipoatrophy and better lipid profile with abacavir as compared to stavudine: 96-week results of a randomized study. J Acquir Immune Defic Syndr </w:t>
      </w:r>
      <w:r w:rsidRPr="00264C30">
        <w:rPr>
          <w:rFonts w:ascii="Calibri" w:hAnsi="Calibri" w:cs="Calibri"/>
          <w:b/>
          <w:noProof/>
        </w:rPr>
        <w:t>2007</w:t>
      </w:r>
      <w:r w:rsidRPr="00264C30">
        <w:rPr>
          <w:rFonts w:ascii="Calibri" w:hAnsi="Calibri" w:cs="Calibri"/>
          <w:noProof/>
        </w:rPr>
        <w:t xml:space="preserve"> Feb 1;44(2):139-47.</w:t>
      </w:r>
      <w:bookmarkEnd w:id="19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0" w:name="_ENREF_20"/>
      <w:r w:rsidRPr="00264C30">
        <w:rPr>
          <w:rFonts w:ascii="Calibri" w:hAnsi="Calibri" w:cs="Calibri"/>
          <w:noProof/>
        </w:rPr>
        <w:t>20.</w:t>
      </w:r>
      <w:r w:rsidRPr="00264C30">
        <w:rPr>
          <w:rFonts w:ascii="Calibri" w:hAnsi="Calibri" w:cs="Calibri"/>
          <w:noProof/>
        </w:rPr>
        <w:tab/>
        <w:t xml:space="preserve">Moyle GJ, Sabin CA, Cartledge J, et al. A randomized comparative trial of tenofovir DF or abacavir as replacement for a thymidine analogue in persons with lipoatrophy. AIDS </w:t>
      </w:r>
      <w:r w:rsidRPr="00264C30">
        <w:rPr>
          <w:rFonts w:ascii="Calibri" w:hAnsi="Calibri" w:cs="Calibri"/>
          <w:b/>
          <w:noProof/>
        </w:rPr>
        <w:t>2006</w:t>
      </w:r>
      <w:r w:rsidRPr="00264C30">
        <w:rPr>
          <w:rFonts w:ascii="Calibri" w:hAnsi="Calibri" w:cs="Calibri"/>
          <w:noProof/>
        </w:rPr>
        <w:t xml:space="preserve"> Oct 24;20(16):2043-50.</w:t>
      </w:r>
      <w:bookmarkEnd w:id="20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1" w:name="_ENREF_21"/>
      <w:r w:rsidRPr="00264C30">
        <w:rPr>
          <w:rFonts w:ascii="Calibri" w:hAnsi="Calibri" w:cs="Calibri"/>
          <w:noProof/>
        </w:rPr>
        <w:t>21.</w:t>
      </w:r>
      <w:r w:rsidRPr="00264C30">
        <w:rPr>
          <w:rFonts w:ascii="Calibri" w:hAnsi="Calibri" w:cs="Calibri"/>
          <w:noProof/>
        </w:rPr>
        <w:tab/>
        <w:t xml:space="preserve">Jemsek JG, Arathoon E, Arlotti M, et al. Body fat and other metabolic effects of atazanavir and efavirenz, each administered in combination with zidovudine plus lamivudine, in antiretroviral-naive HIV-infected patients. Clinical infectious diseases : an official publication of the Infectious Diseases Society of America </w:t>
      </w:r>
      <w:r w:rsidRPr="00264C30">
        <w:rPr>
          <w:rFonts w:ascii="Calibri" w:hAnsi="Calibri" w:cs="Calibri"/>
          <w:b/>
          <w:noProof/>
        </w:rPr>
        <w:t>2006</w:t>
      </w:r>
      <w:r w:rsidRPr="00264C30">
        <w:rPr>
          <w:rFonts w:ascii="Calibri" w:hAnsi="Calibri" w:cs="Calibri"/>
          <w:noProof/>
        </w:rPr>
        <w:t xml:space="preserve"> Jan 15;42(2):273-80.</w:t>
      </w:r>
      <w:bookmarkEnd w:id="21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2" w:name="_ENREF_22"/>
      <w:r w:rsidRPr="00264C30">
        <w:rPr>
          <w:rFonts w:ascii="Calibri" w:hAnsi="Calibri" w:cs="Calibri"/>
          <w:noProof/>
        </w:rPr>
        <w:t>22.</w:t>
      </w:r>
      <w:r w:rsidRPr="00264C30">
        <w:rPr>
          <w:rFonts w:ascii="Calibri" w:hAnsi="Calibri" w:cs="Calibri"/>
          <w:noProof/>
        </w:rPr>
        <w:tab/>
        <w:t xml:space="preserve">Moyle GJ, Andrade-Villanueva J, Girard PM, et al. A randomized comparative 96-week trial of boosted atazanavir versus continued boosted protease inhibitor in HIV-1 patients with abdominal adiposity. Antiviral therapy </w:t>
      </w:r>
      <w:r w:rsidRPr="00264C30">
        <w:rPr>
          <w:rFonts w:ascii="Calibri" w:hAnsi="Calibri" w:cs="Calibri"/>
          <w:b/>
          <w:noProof/>
        </w:rPr>
        <w:t>2012</w:t>
      </w:r>
      <w:r w:rsidRPr="00264C30">
        <w:rPr>
          <w:rFonts w:ascii="Calibri" w:hAnsi="Calibri" w:cs="Calibri"/>
          <w:noProof/>
        </w:rPr>
        <w:t>;17(4):689-700.</w:t>
      </w:r>
      <w:bookmarkEnd w:id="22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3" w:name="_ENREF_23"/>
      <w:r w:rsidRPr="00264C30">
        <w:rPr>
          <w:rFonts w:ascii="Calibri" w:hAnsi="Calibri" w:cs="Calibri"/>
          <w:noProof/>
        </w:rPr>
        <w:t>23.</w:t>
      </w:r>
      <w:r w:rsidRPr="00264C30">
        <w:rPr>
          <w:rFonts w:ascii="Calibri" w:hAnsi="Calibri" w:cs="Calibri"/>
          <w:noProof/>
        </w:rPr>
        <w:tab/>
        <w:t xml:space="preserve">Curran A, Martinez E, Saumoy M, et al. Body composition changes after switching from protease inhibitors to raltegravir: SPIRAL-LIP substudy. AIDS </w:t>
      </w:r>
      <w:r w:rsidRPr="00264C30">
        <w:rPr>
          <w:rFonts w:ascii="Calibri" w:hAnsi="Calibri" w:cs="Calibri"/>
          <w:b/>
          <w:noProof/>
        </w:rPr>
        <w:t>2012</w:t>
      </w:r>
      <w:r w:rsidRPr="00264C30">
        <w:rPr>
          <w:rFonts w:ascii="Calibri" w:hAnsi="Calibri" w:cs="Calibri"/>
          <w:noProof/>
        </w:rPr>
        <w:t xml:space="preserve"> Feb 20;26(4):475-81.</w:t>
      </w:r>
      <w:bookmarkEnd w:id="23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4" w:name="_ENREF_24"/>
      <w:r w:rsidRPr="00264C30">
        <w:rPr>
          <w:rFonts w:ascii="Calibri" w:hAnsi="Calibri" w:cs="Calibri"/>
          <w:noProof/>
        </w:rPr>
        <w:t>24.</w:t>
      </w:r>
      <w:r w:rsidRPr="00264C30">
        <w:rPr>
          <w:rFonts w:ascii="Calibri" w:hAnsi="Calibri" w:cs="Calibri"/>
          <w:noProof/>
        </w:rPr>
        <w:tab/>
        <w:t xml:space="preserve">Feeney ER, Vrouenraets SME, Wit F, et al. Switching Zidovudine to Tenofovir Improves Subcutaneous Adipose Tissue Volume and mtDNA Content.  Conference on Retroviruses and Opportunistic Infections. Boston, </w:t>
      </w:r>
      <w:r w:rsidRPr="00264C30">
        <w:rPr>
          <w:rFonts w:ascii="Calibri" w:hAnsi="Calibri" w:cs="Calibri"/>
          <w:b/>
          <w:noProof/>
        </w:rPr>
        <w:t>2011</w:t>
      </w:r>
      <w:r w:rsidRPr="00264C30">
        <w:rPr>
          <w:rFonts w:ascii="Calibri" w:hAnsi="Calibri" w:cs="Calibri"/>
          <w:noProof/>
        </w:rPr>
        <w:t>.</w:t>
      </w:r>
      <w:bookmarkEnd w:id="24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5" w:name="_ENREF_25"/>
      <w:r w:rsidRPr="00264C30">
        <w:rPr>
          <w:rFonts w:ascii="Calibri" w:hAnsi="Calibri" w:cs="Calibri"/>
          <w:noProof/>
        </w:rPr>
        <w:lastRenderedPageBreak/>
        <w:t>25.</w:t>
      </w:r>
      <w:r w:rsidRPr="00264C30">
        <w:rPr>
          <w:rFonts w:ascii="Calibri" w:hAnsi="Calibri" w:cs="Calibri"/>
          <w:noProof/>
        </w:rPr>
        <w:tab/>
        <w:t xml:space="preserve">Fisher M, Moyle GJ, Shahmanesh M, et al. A randomized comparative trial of continued zidovudine/lamivudine or replacement with tenofovir disoproxil fumarate/emtricitabine in efavirenz-treated HIV-1-infected individuals. J Acquir Immune Defic Syndr </w:t>
      </w:r>
      <w:r w:rsidRPr="00264C30">
        <w:rPr>
          <w:rFonts w:ascii="Calibri" w:hAnsi="Calibri" w:cs="Calibri"/>
          <w:b/>
          <w:noProof/>
        </w:rPr>
        <w:t>2009</w:t>
      </w:r>
      <w:r w:rsidRPr="00264C30">
        <w:rPr>
          <w:rFonts w:ascii="Calibri" w:hAnsi="Calibri" w:cs="Calibri"/>
          <w:noProof/>
        </w:rPr>
        <w:t xml:space="preserve"> Aug 15;51(5):562-8.</w:t>
      </w:r>
      <w:bookmarkEnd w:id="25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6" w:name="_ENREF_26"/>
      <w:r w:rsidRPr="00264C30">
        <w:rPr>
          <w:rFonts w:ascii="Calibri" w:hAnsi="Calibri" w:cs="Calibri"/>
          <w:noProof/>
        </w:rPr>
        <w:t>26.</w:t>
      </w:r>
      <w:r w:rsidRPr="00264C30">
        <w:rPr>
          <w:rFonts w:ascii="Calibri" w:hAnsi="Calibri" w:cs="Calibri"/>
          <w:noProof/>
        </w:rPr>
        <w:tab/>
        <w:t xml:space="preserve">Valantin MA, Lanoy E, Bentata M, et al. Recovery of fat following a switch to nucleoside reverse transcriptase inhibitor-sparing therapy in patients with lipoatrophy: results from the 96-week randomized ANRS 108 NoNuke Trial. HIV medicine </w:t>
      </w:r>
      <w:r w:rsidRPr="00264C30">
        <w:rPr>
          <w:rFonts w:ascii="Calibri" w:hAnsi="Calibri" w:cs="Calibri"/>
          <w:b/>
          <w:noProof/>
        </w:rPr>
        <w:t>2008</w:t>
      </w:r>
      <w:r w:rsidRPr="00264C30">
        <w:rPr>
          <w:rFonts w:ascii="Calibri" w:hAnsi="Calibri" w:cs="Calibri"/>
          <w:noProof/>
        </w:rPr>
        <w:t xml:space="preserve"> Oct;9(8):625-35.</w:t>
      </w:r>
      <w:bookmarkEnd w:id="26"/>
    </w:p>
    <w:p w:rsidR="00264C30" w:rsidRPr="00264C30" w:rsidRDefault="00264C30" w:rsidP="00A26882">
      <w:pPr>
        <w:spacing w:after="0" w:line="480" w:lineRule="auto"/>
        <w:ind w:left="720" w:hanging="720"/>
        <w:rPr>
          <w:rFonts w:ascii="Calibri" w:hAnsi="Calibri" w:cs="Calibri"/>
          <w:noProof/>
        </w:rPr>
      </w:pPr>
      <w:bookmarkStart w:id="27" w:name="_ENREF_27"/>
      <w:r w:rsidRPr="00264C30">
        <w:rPr>
          <w:rFonts w:ascii="Calibri" w:hAnsi="Calibri" w:cs="Calibri"/>
          <w:noProof/>
        </w:rPr>
        <w:t>27.</w:t>
      </w:r>
      <w:r w:rsidRPr="00264C30">
        <w:rPr>
          <w:rFonts w:ascii="Calibri" w:hAnsi="Calibri" w:cs="Calibri"/>
          <w:noProof/>
        </w:rPr>
        <w:tab/>
        <w:t xml:space="preserve">Carr A, Workman C, Smith DE, et al. Abacavir substitution for nucleoside analogs in patients with HIV lipoatrophy: a randomized trial. JAMA : the journal of the American Medical Association </w:t>
      </w:r>
      <w:r w:rsidRPr="00264C30">
        <w:rPr>
          <w:rFonts w:ascii="Calibri" w:hAnsi="Calibri" w:cs="Calibri"/>
          <w:b/>
          <w:noProof/>
        </w:rPr>
        <w:t>2002</w:t>
      </w:r>
      <w:r w:rsidRPr="00264C30">
        <w:rPr>
          <w:rFonts w:ascii="Calibri" w:hAnsi="Calibri" w:cs="Calibri"/>
          <w:noProof/>
        </w:rPr>
        <w:t xml:space="preserve"> Jul 10;288(2):207-15.</w:t>
      </w:r>
      <w:bookmarkEnd w:id="27"/>
    </w:p>
    <w:p w:rsidR="00264C30" w:rsidRPr="00264C30" w:rsidRDefault="00264C30" w:rsidP="00A26882">
      <w:pPr>
        <w:spacing w:line="480" w:lineRule="auto"/>
        <w:ind w:left="720" w:hanging="720"/>
        <w:rPr>
          <w:rFonts w:ascii="Calibri" w:hAnsi="Calibri" w:cs="Calibri"/>
          <w:noProof/>
        </w:rPr>
      </w:pPr>
      <w:bookmarkStart w:id="28" w:name="_ENREF_28"/>
      <w:r w:rsidRPr="00264C30">
        <w:rPr>
          <w:rFonts w:ascii="Calibri" w:hAnsi="Calibri" w:cs="Calibri"/>
          <w:noProof/>
        </w:rPr>
        <w:t>28.</w:t>
      </w:r>
      <w:r w:rsidRPr="00264C30">
        <w:rPr>
          <w:rFonts w:ascii="Calibri" w:hAnsi="Calibri" w:cs="Calibri"/>
          <w:noProof/>
        </w:rPr>
        <w:tab/>
        <w:t xml:space="preserve">Ruiz L, Negredo E, Domingo P, et al. Antiretroviral treatment simplification with nevirapine in protease inhibitor-experienced patients with hiv-associated lipodystrophy: 1-year prospective follow-up of a multicenter, randomized, controlled study. J Acquir Immune Defic Syndr </w:t>
      </w:r>
      <w:r w:rsidRPr="00264C30">
        <w:rPr>
          <w:rFonts w:ascii="Calibri" w:hAnsi="Calibri" w:cs="Calibri"/>
          <w:b/>
          <w:noProof/>
        </w:rPr>
        <w:t>2001</w:t>
      </w:r>
      <w:r w:rsidRPr="00264C30">
        <w:rPr>
          <w:rFonts w:ascii="Calibri" w:hAnsi="Calibri" w:cs="Calibri"/>
          <w:noProof/>
        </w:rPr>
        <w:t xml:space="preserve"> Jul 1;27(3):229-36.</w:t>
      </w:r>
      <w:bookmarkEnd w:id="28"/>
    </w:p>
    <w:p w:rsidR="00264C30" w:rsidRDefault="00264C30" w:rsidP="00A26882">
      <w:pPr>
        <w:spacing w:line="480" w:lineRule="auto"/>
        <w:rPr>
          <w:rFonts w:cstheme="minorHAnsi"/>
          <w:noProof/>
        </w:rPr>
      </w:pPr>
    </w:p>
    <w:p w:rsidR="00D9670B" w:rsidRPr="00EE3DF3" w:rsidRDefault="00B841B3" w:rsidP="00A26882">
      <w:pPr>
        <w:spacing w:line="480" w:lineRule="auto"/>
        <w:rPr>
          <w:rFonts w:cstheme="minorHAnsi"/>
        </w:rPr>
      </w:pPr>
      <w:r w:rsidRPr="00EE3DF3">
        <w:rPr>
          <w:rFonts w:cstheme="minorHAnsi"/>
        </w:rPr>
        <w:fldChar w:fldCharType="end"/>
      </w:r>
    </w:p>
    <w:sectPr w:rsidR="00D9670B" w:rsidRPr="00EE3DF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4147633"/>
    <w:multiLevelType w:val="hybridMultilevel"/>
    <w:tmpl w:val="4B8C992C"/>
    <w:lvl w:ilvl="0" w:tplc="1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C800B01"/>
    <w:multiLevelType w:val="hybridMultilevel"/>
    <w:tmpl w:val="6494EDD6"/>
    <w:lvl w:ilvl="0" w:tplc="AB5442CE">
      <w:start w:val="1"/>
      <w:numFmt w:val="lowerLetter"/>
      <w:lvlText w:val="%1."/>
      <w:lvlJc w:val="left"/>
      <w:pPr>
        <w:ind w:left="1074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794" w:hanging="360"/>
      </w:pPr>
    </w:lvl>
    <w:lvl w:ilvl="2" w:tplc="1C09001B" w:tentative="1">
      <w:start w:val="1"/>
      <w:numFmt w:val="lowerRoman"/>
      <w:lvlText w:val="%3."/>
      <w:lvlJc w:val="right"/>
      <w:pPr>
        <w:ind w:left="2514" w:hanging="180"/>
      </w:pPr>
    </w:lvl>
    <w:lvl w:ilvl="3" w:tplc="1C09000F" w:tentative="1">
      <w:start w:val="1"/>
      <w:numFmt w:val="decimal"/>
      <w:lvlText w:val="%4."/>
      <w:lvlJc w:val="left"/>
      <w:pPr>
        <w:ind w:left="3234" w:hanging="360"/>
      </w:pPr>
    </w:lvl>
    <w:lvl w:ilvl="4" w:tplc="1C090019" w:tentative="1">
      <w:start w:val="1"/>
      <w:numFmt w:val="lowerLetter"/>
      <w:lvlText w:val="%5."/>
      <w:lvlJc w:val="left"/>
      <w:pPr>
        <w:ind w:left="3954" w:hanging="360"/>
      </w:pPr>
    </w:lvl>
    <w:lvl w:ilvl="5" w:tplc="1C09001B" w:tentative="1">
      <w:start w:val="1"/>
      <w:numFmt w:val="lowerRoman"/>
      <w:lvlText w:val="%6."/>
      <w:lvlJc w:val="right"/>
      <w:pPr>
        <w:ind w:left="4674" w:hanging="180"/>
      </w:pPr>
    </w:lvl>
    <w:lvl w:ilvl="6" w:tplc="1C09000F" w:tentative="1">
      <w:start w:val="1"/>
      <w:numFmt w:val="decimal"/>
      <w:lvlText w:val="%7."/>
      <w:lvlJc w:val="left"/>
      <w:pPr>
        <w:ind w:left="5394" w:hanging="360"/>
      </w:pPr>
    </w:lvl>
    <w:lvl w:ilvl="7" w:tplc="1C090019" w:tentative="1">
      <w:start w:val="1"/>
      <w:numFmt w:val="lowerLetter"/>
      <w:lvlText w:val="%8."/>
      <w:lvlJc w:val="left"/>
      <w:pPr>
        <w:ind w:left="6114" w:hanging="360"/>
      </w:pPr>
    </w:lvl>
    <w:lvl w:ilvl="8" w:tplc="1C09001B" w:tentative="1">
      <w:start w:val="1"/>
      <w:numFmt w:val="lowerRoman"/>
      <w:lvlText w:val="%9."/>
      <w:lvlJc w:val="right"/>
      <w:pPr>
        <w:ind w:left="6834" w:hanging="180"/>
      </w:pPr>
    </w:lvl>
  </w:abstractNum>
  <w:abstractNum w:abstractNumId="2">
    <w:nsid w:val="4E0F5B9A"/>
    <w:multiLevelType w:val="hybridMultilevel"/>
    <w:tmpl w:val="555C001A"/>
    <w:lvl w:ilvl="0" w:tplc="1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8B60318"/>
    <w:multiLevelType w:val="hybridMultilevel"/>
    <w:tmpl w:val="DC0AE752"/>
    <w:lvl w:ilvl="0" w:tplc="1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Infectious Diseas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1574"/>
    <w:rsid w:val="00002AE9"/>
    <w:rsid w:val="00005E70"/>
    <w:rsid w:val="000073C8"/>
    <w:rsid w:val="00007F00"/>
    <w:rsid w:val="00007FCE"/>
    <w:rsid w:val="000152A1"/>
    <w:rsid w:val="000159D5"/>
    <w:rsid w:val="000174E0"/>
    <w:rsid w:val="000308DC"/>
    <w:rsid w:val="00030A16"/>
    <w:rsid w:val="00032CC2"/>
    <w:rsid w:val="00034C6C"/>
    <w:rsid w:val="00036EDA"/>
    <w:rsid w:val="000371FD"/>
    <w:rsid w:val="00037976"/>
    <w:rsid w:val="000412D8"/>
    <w:rsid w:val="00052838"/>
    <w:rsid w:val="000558A4"/>
    <w:rsid w:val="00060D81"/>
    <w:rsid w:val="0006140D"/>
    <w:rsid w:val="0006347E"/>
    <w:rsid w:val="000663FC"/>
    <w:rsid w:val="00067F7F"/>
    <w:rsid w:val="00071392"/>
    <w:rsid w:val="00076249"/>
    <w:rsid w:val="0007726D"/>
    <w:rsid w:val="00080C72"/>
    <w:rsid w:val="000829EC"/>
    <w:rsid w:val="00082F6A"/>
    <w:rsid w:val="000843E7"/>
    <w:rsid w:val="000925AF"/>
    <w:rsid w:val="00092C85"/>
    <w:rsid w:val="000940AD"/>
    <w:rsid w:val="00095F6E"/>
    <w:rsid w:val="000A0455"/>
    <w:rsid w:val="000A4FCB"/>
    <w:rsid w:val="000A543F"/>
    <w:rsid w:val="000C5F7F"/>
    <w:rsid w:val="000C7034"/>
    <w:rsid w:val="000C7412"/>
    <w:rsid w:val="000E1A0E"/>
    <w:rsid w:val="000E304A"/>
    <w:rsid w:val="000E4821"/>
    <w:rsid w:val="000E50F6"/>
    <w:rsid w:val="000E7254"/>
    <w:rsid w:val="000F114B"/>
    <w:rsid w:val="000F16AA"/>
    <w:rsid w:val="000F28F6"/>
    <w:rsid w:val="000F779D"/>
    <w:rsid w:val="00103AC6"/>
    <w:rsid w:val="00104871"/>
    <w:rsid w:val="00104F49"/>
    <w:rsid w:val="00107D4E"/>
    <w:rsid w:val="00114FD6"/>
    <w:rsid w:val="00125B08"/>
    <w:rsid w:val="0012607E"/>
    <w:rsid w:val="00127CF3"/>
    <w:rsid w:val="0013140E"/>
    <w:rsid w:val="001333EC"/>
    <w:rsid w:val="001351C5"/>
    <w:rsid w:val="00135FC3"/>
    <w:rsid w:val="001427B9"/>
    <w:rsid w:val="00143313"/>
    <w:rsid w:val="00147A15"/>
    <w:rsid w:val="00147C9E"/>
    <w:rsid w:val="0015302A"/>
    <w:rsid w:val="00157247"/>
    <w:rsid w:val="00157F04"/>
    <w:rsid w:val="00162E7A"/>
    <w:rsid w:val="00164F71"/>
    <w:rsid w:val="0016659A"/>
    <w:rsid w:val="00170AC0"/>
    <w:rsid w:val="0017369A"/>
    <w:rsid w:val="00175F33"/>
    <w:rsid w:val="00177F2D"/>
    <w:rsid w:val="00181126"/>
    <w:rsid w:val="00181689"/>
    <w:rsid w:val="00184B40"/>
    <w:rsid w:val="00186A3B"/>
    <w:rsid w:val="0019134E"/>
    <w:rsid w:val="00194851"/>
    <w:rsid w:val="001966D1"/>
    <w:rsid w:val="001A4028"/>
    <w:rsid w:val="001B5E29"/>
    <w:rsid w:val="001B64C2"/>
    <w:rsid w:val="001C044E"/>
    <w:rsid w:val="001C1B60"/>
    <w:rsid w:val="001C3C9E"/>
    <w:rsid w:val="001C43A9"/>
    <w:rsid w:val="001D640C"/>
    <w:rsid w:val="001E0D83"/>
    <w:rsid w:val="001E20FB"/>
    <w:rsid w:val="001E69BD"/>
    <w:rsid w:val="001F4473"/>
    <w:rsid w:val="00201661"/>
    <w:rsid w:val="00207EA3"/>
    <w:rsid w:val="00211B2F"/>
    <w:rsid w:val="002127CC"/>
    <w:rsid w:val="00214A06"/>
    <w:rsid w:val="0022571A"/>
    <w:rsid w:val="00226C0A"/>
    <w:rsid w:val="00231A4C"/>
    <w:rsid w:val="0023233D"/>
    <w:rsid w:val="002365DF"/>
    <w:rsid w:val="002374B2"/>
    <w:rsid w:val="00242A69"/>
    <w:rsid w:val="002435D7"/>
    <w:rsid w:val="002513AC"/>
    <w:rsid w:val="002548D7"/>
    <w:rsid w:val="00256215"/>
    <w:rsid w:val="00260247"/>
    <w:rsid w:val="00264C30"/>
    <w:rsid w:val="00265387"/>
    <w:rsid w:val="00266570"/>
    <w:rsid w:val="00275A64"/>
    <w:rsid w:val="00283721"/>
    <w:rsid w:val="002936F6"/>
    <w:rsid w:val="00294C63"/>
    <w:rsid w:val="00296F62"/>
    <w:rsid w:val="002A5D7F"/>
    <w:rsid w:val="002A6F8B"/>
    <w:rsid w:val="002B04BB"/>
    <w:rsid w:val="002B1CA1"/>
    <w:rsid w:val="002B2E6D"/>
    <w:rsid w:val="002B360A"/>
    <w:rsid w:val="002B72F4"/>
    <w:rsid w:val="002C53E5"/>
    <w:rsid w:val="002C55EF"/>
    <w:rsid w:val="002C7AE8"/>
    <w:rsid w:val="002D19A3"/>
    <w:rsid w:val="002D33F9"/>
    <w:rsid w:val="002D5BDF"/>
    <w:rsid w:val="002F0DED"/>
    <w:rsid w:val="002F1093"/>
    <w:rsid w:val="002F3D7D"/>
    <w:rsid w:val="00300928"/>
    <w:rsid w:val="003021D6"/>
    <w:rsid w:val="003023EB"/>
    <w:rsid w:val="00316BF4"/>
    <w:rsid w:val="00317D1C"/>
    <w:rsid w:val="0033133D"/>
    <w:rsid w:val="00331F2C"/>
    <w:rsid w:val="003410E1"/>
    <w:rsid w:val="003514E3"/>
    <w:rsid w:val="00352895"/>
    <w:rsid w:val="00352D54"/>
    <w:rsid w:val="00360FA3"/>
    <w:rsid w:val="00367DB1"/>
    <w:rsid w:val="00371635"/>
    <w:rsid w:val="00371B91"/>
    <w:rsid w:val="00372733"/>
    <w:rsid w:val="00375C80"/>
    <w:rsid w:val="003766C1"/>
    <w:rsid w:val="0038107C"/>
    <w:rsid w:val="00381179"/>
    <w:rsid w:val="00381F30"/>
    <w:rsid w:val="0038431F"/>
    <w:rsid w:val="0038513F"/>
    <w:rsid w:val="003913A2"/>
    <w:rsid w:val="003917CD"/>
    <w:rsid w:val="003922B3"/>
    <w:rsid w:val="00393102"/>
    <w:rsid w:val="00393838"/>
    <w:rsid w:val="00395BE5"/>
    <w:rsid w:val="00396CC4"/>
    <w:rsid w:val="003A2DAF"/>
    <w:rsid w:val="003A39C5"/>
    <w:rsid w:val="003B0668"/>
    <w:rsid w:val="003C4DF5"/>
    <w:rsid w:val="003D1F18"/>
    <w:rsid w:val="003E359B"/>
    <w:rsid w:val="003E58A8"/>
    <w:rsid w:val="003F2897"/>
    <w:rsid w:val="003F7F89"/>
    <w:rsid w:val="00406D59"/>
    <w:rsid w:val="0040765D"/>
    <w:rsid w:val="0041255C"/>
    <w:rsid w:val="00412C39"/>
    <w:rsid w:val="00415D32"/>
    <w:rsid w:val="004238D8"/>
    <w:rsid w:val="00423D27"/>
    <w:rsid w:val="00424AEC"/>
    <w:rsid w:val="004260F3"/>
    <w:rsid w:val="00427051"/>
    <w:rsid w:val="00431B3B"/>
    <w:rsid w:val="004329ED"/>
    <w:rsid w:val="004332A2"/>
    <w:rsid w:val="00434422"/>
    <w:rsid w:val="00437527"/>
    <w:rsid w:val="00437576"/>
    <w:rsid w:val="00440DAD"/>
    <w:rsid w:val="00440EBE"/>
    <w:rsid w:val="00443C89"/>
    <w:rsid w:val="00444A19"/>
    <w:rsid w:val="00452919"/>
    <w:rsid w:val="0045300E"/>
    <w:rsid w:val="004533BD"/>
    <w:rsid w:val="004553D6"/>
    <w:rsid w:val="004714D9"/>
    <w:rsid w:val="0047222F"/>
    <w:rsid w:val="004738D0"/>
    <w:rsid w:val="00474CED"/>
    <w:rsid w:val="004853B6"/>
    <w:rsid w:val="00485560"/>
    <w:rsid w:val="0048777E"/>
    <w:rsid w:val="00490615"/>
    <w:rsid w:val="00496280"/>
    <w:rsid w:val="004A0FC2"/>
    <w:rsid w:val="004A1DB7"/>
    <w:rsid w:val="004B138A"/>
    <w:rsid w:val="004B72E6"/>
    <w:rsid w:val="004C13D7"/>
    <w:rsid w:val="004D11B2"/>
    <w:rsid w:val="004E222E"/>
    <w:rsid w:val="004F05E7"/>
    <w:rsid w:val="004F2E16"/>
    <w:rsid w:val="00506119"/>
    <w:rsid w:val="0051276E"/>
    <w:rsid w:val="00513248"/>
    <w:rsid w:val="00515C0D"/>
    <w:rsid w:val="005203DE"/>
    <w:rsid w:val="00524292"/>
    <w:rsid w:val="00525708"/>
    <w:rsid w:val="005274A5"/>
    <w:rsid w:val="00536E01"/>
    <w:rsid w:val="0053711D"/>
    <w:rsid w:val="00540DF9"/>
    <w:rsid w:val="0054299F"/>
    <w:rsid w:val="0055132B"/>
    <w:rsid w:val="00551511"/>
    <w:rsid w:val="00551803"/>
    <w:rsid w:val="005606A9"/>
    <w:rsid w:val="005672B0"/>
    <w:rsid w:val="00567D50"/>
    <w:rsid w:val="00572E18"/>
    <w:rsid w:val="0057688D"/>
    <w:rsid w:val="00582A2D"/>
    <w:rsid w:val="00583C4D"/>
    <w:rsid w:val="00592A79"/>
    <w:rsid w:val="00594FDF"/>
    <w:rsid w:val="005A3855"/>
    <w:rsid w:val="005A3A5A"/>
    <w:rsid w:val="005A5ABB"/>
    <w:rsid w:val="005A6DFC"/>
    <w:rsid w:val="005A7545"/>
    <w:rsid w:val="005A7B3E"/>
    <w:rsid w:val="005B18E3"/>
    <w:rsid w:val="005B2BB9"/>
    <w:rsid w:val="005B7BE7"/>
    <w:rsid w:val="005C05FB"/>
    <w:rsid w:val="005C2707"/>
    <w:rsid w:val="005C6106"/>
    <w:rsid w:val="005C649C"/>
    <w:rsid w:val="005D0404"/>
    <w:rsid w:val="005D5506"/>
    <w:rsid w:val="005D5A7E"/>
    <w:rsid w:val="005D67FD"/>
    <w:rsid w:val="005D6DBC"/>
    <w:rsid w:val="005D74A4"/>
    <w:rsid w:val="005F1DE0"/>
    <w:rsid w:val="005F4CEC"/>
    <w:rsid w:val="005F748C"/>
    <w:rsid w:val="00604138"/>
    <w:rsid w:val="00610E26"/>
    <w:rsid w:val="00611327"/>
    <w:rsid w:val="0061195A"/>
    <w:rsid w:val="00613AEE"/>
    <w:rsid w:val="00615987"/>
    <w:rsid w:val="00621120"/>
    <w:rsid w:val="006215CC"/>
    <w:rsid w:val="006215DE"/>
    <w:rsid w:val="006223E5"/>
    <w:rsid w:val="006245BA"/>
    <w:rsid w:val="00625E40"/>
    <w:rsid w:val="00627FFD"/>
    <w:rsid w:val="006303F5"/>
    <w:rsid w:val="0063070D"/>
    <w:rsid w:val="00632B5E"/>
    <w:rsid w:val="0063362E"/>
    <w:rsid w:val="006529E5"/>
    <w:rsid w:val="006549C6"/>
    <w:rsid w:val="00656797"/>
    <w:rsid w:val="0066016C"/>
    <w:rsid w:val="00663714"/>
    <w:rsid w:val="00664CFE"/>
    <w:rsid w:val="006653E6"/>
    <w:rsid w:val="00676D19"/>
    <w:rsid w:val="00677A5C"/>
    <w:rsid w:val="00681E4E"/>
    <w:rsid w:val="00684799"/>
    <w:rsid w:val="00685BC7"/>
    <w:rsid w:val="00686479"/>
    <w:rsid w:val="006905E4"/>
    <w:rsid w:val="00696DCF"/>
    <w:rsid w:val="006A30E5"/>
    <w:rsid w:val="006A3CF9"/>
    <w:rsid w:val="006B0B62"/>
    <w:rsid w:val="006B0F96"/>
    <w:rsid w:val="006B7EEA"/>
    <w:rsid w:val="006C578E"/>
    <w:rsid w:val="006C6941"/>
    <w:rsid w:val="006D6DC2"/>
    <w:rsid w:val="006D7C9D"/>
    <w:rsid w:val="006E4E83"/>
    <w:rsid w:val="006E6718"/>
    <w:rsid w:val="006F0C9D"/>
    <w:rsid w:val="006F2F9E"/>
    <w:rsid w:val="006F3E87"/>
    <w:rsid w:val="006F55A5"/>
    <w:rsid w:val="007026C5"/>
    <w:rsid w:val="007107D6"/>
    <w:rsid w:val="00716880"/>
    <w:rsid w:val="00722442"/>
    <w:rsid w:val="007324B2"/>
    <w:rsid w:val="00734F31"/>
    <w:rsid w:val="00740DF2"/>
    <w:rsid w:val="007456E2"/>
    <w:rsid w:val="00745DE5"/>
    <w:rsid w:val="007468A0"/>
    <w:rsid w:val="00746ACF"/>
    <w:rsid w:val="00753DEE"/>
    <w:rsid w:val="00755ACA"/>
    <w:rsid w:val="00757322"/>
    <w:rsid w:val="00757497"/>
    <w:rsid w:val="007623EF"/>
    <w:rsid w:val="0077067B"/>
    <w:rsid w:val="007747F4"/>
    <w:rsid w:val="0078364B"/>
    <w:rsid w:val="00783A3E"/>
    <w:rsid w:val="00795CFA"/>
    <w:rsid w:val="007A2589"/>
    <w:rsid w:val="007A7671"/>
    <w:rsid w:val="007B1333"/>
    <w:rsid w:val="007C6303"/>
    <w:rsid w:val="007D0B3A"/>
    <w:rsid w:val="007D0E86"/>
    <w:rsid w:val="007E4F62"/>
    <w:rsid w:val="007E7694"/>
    <w:rsid w:val="007F153F"/>
    <w:rsid w:val="007F4153"/>
    <w:rsid w:val="007F533D"/>
    <w:rsid w:val="00802091"/>
    <w:rsid w:val="00803575"/>
    <w:rsid w:val="008035EB"/>
    <w:rsid w:val="00804A97"/>
    <w:rsid w:val="00805ED0"/>
    <w:rsid w:val="00806C6E"/>
    <w:rsid w:val="0080774D"/>
    <w:rsid w:val="008102B6"/>
    <w:rsid w:val="00812C2E"/>
    <w:rsid w:val="00815DE1"/>
    <w:rsid w:val="008172D7"/>
    <w:rsid w:val="00820742"/>
    <w:rsid w:val="00820EFA"/>
    <w:rsid w:val="008244D3"/>
    <w:rsid w:val="00826CDA"/>
    <w:rsid w:val="00831423"/>
    <w:rsid w:val="00831E6E"/>
    <w:rsid w:val="0084023A"/>
    <w:rsid w:val="008414D0"/>
    <w:rsid w:val="0084560B"/>
    <w:rsid w:val="00850998"/>
    <w:rsid w:val="00851374"/>
    <w:rsid w:val="00852179"/>
    <w:rsid w:val="00853EE3"/>
    <w:rsid w:val="00855267"/>
    <w:rsid w:val="008555CB"/>
    <w:rsid w:val="00857968"/>
    <w:rsid w:val="00862D15"/>
    <w:rsid w:val="0086488E"/>
    <w:rsid w:val="00864B9A"/>
    <w:rsid w:val="0086677C"/>
    <w:rsid w:val="00871359"/>
    <w:rsid w:val="0087239A"/>
    <w:rsid w:val="00875188"/>
    <w:rsid w:val="008756C7"/>
    <w:rsid w:val="0087613D"/>
    <w:rsid w:val="00877CBB"/>
    <w:rsid w:val="008813BC"/>
    <w:rsid w:val="00883769"/>
    <w:rsid w:val="008877CE"/>
    <w:rsid w:val="00890A58"/>
    <w:rsid w:val="00891095"/>
    <w:rsid w:val="0089436E"/>
    <w:rsid w:val="00897265"/>
    <w:rsid w:val="008A70ED"/>
    <w:rsid w:val="008A7BC2"/>
    <w:rsid w:val="008B5EE8"/>
    <w:rsid w:val="008B7501"/>
    <w:rsid w:val="008D3B72"/>
    <w:rsid w:val="008D521F"/>
    <w:rsid w:val="008D7C83"/>
    <w:rsid w:val="008E4F42"/>
    <w:rsid w:val="008E699E"/>
    <w:rsid w:val="008E7088"/>
    <w:rsid w:val="008E74C7"/>
    <w:rsid w:val="008E768D"/>
    <w:rsid w:val="008F1F25"/>
    <w:rsid w:val="008F5C42"/>
    <w:rsid w:val="00907486"/>
    <w:rsid w:val="00922D2B"/>
    <w:rsid w:val="0092396D"/>
    <w:rsid w:val="00924F2D"/>
    <w:rsid w:val="00926CF9"/>
    <w:rsid w:val="009271D6"/>
    <w:rsid w:val="0093374A"/>
    <w:rsid w:val="00936B4B"/>
    <w:rsid w:val="009447DF"/>
    <w:rsid w:val="009449E8"/>
    <w:rsid w:val="009461DF"/>
    <w:rsid w:val="00951301"/>
    <w:rsid w:val="009516DB"/>
    <w:rsid w:val="0096533F"/>
    <w:rsid w:val="00966A30"/>
    <w:rsid w:val="009720E6"/>
    <w:rsid w:val="00997DC9"/>
    <w:rsid w:val="009A0953"/>
    <w:rsid w:val="009A0CBB"/>
    <w:rsid w:val="009A3F6E"/>
    <w:rsid w:val="009A661A"/>
    <w:rsid w:val="009A70F7"/>
    <w:rsid w:val="009B1683"/>
    <w:rsid w:val="009B7D8E"/>
    <w:rsid w:val="009C5A1F"/>
    <w:rsid w:val="009C64A3"/>
    <w:rsid w:val="009D0D26"/>
    <w:rsid w:val="009D27D6"/>
    <w:rsid w:val="009D4BA0"/>
    <w:rsid w:val="009E2A19"/>
    <w:rsid w:val="009F439C"/>
    <w:rsid w:val="009F4F56"/>
    <w:rsid w:val="00A00260"/>
    <w:rsid w:val="00A00469"/>
    <w:rsid w:val="00A21F32"/>
    <w:rsid w:val="00A22291"/>
    <w:rsid w:val="00A2413F"/>
    <w:rsid w:val="00A2646A"/>
    <w:rsid w:val="00A26882"/>
    <w:rsid w:val="00A314E7"/>
    <w:rsid w:val="00A32D4E"/>
    <w:rsid w:val="00A415BC"/>
    <w:rsid w:val="00A41F23"/>
    <w:rsid w:val="00A51694"/>
    <w:rsid w:val="00A558A9"/>
    <w:rsid w:val="00A56B7E"/>
    <w:rsid w:val="00A6307E"/>
    <w:rsid w:val="00A64C50"/>
    <w:rsid w:val="00A65BB9"/>
    <w:rsid w:val="00A66D36"/>
    <w:rsid w:val="00A67BF3"/>
    <w:rsid w:val="00A76951"/>
    <w:rsid w:val="00A8060F"/>
    <w:rsid w:val="00A81063"/>
    <w:rsid w:val="00A82597"/>
    <w:rsid w:val="00A827A7"/>
    <w:rsid w:val="00A83D22"/>
    <w:rsid w:val="00A85BB6"/>
    <w:rsid w:val="00A94E7B"/>
    <w:rsid w:val="00A964DC"/>
    <w:rsid w:val="00AA10B9"/>
    <w:rsid w:val="00AA2542"/>
    <w:rsid w:val="00AA2DC3"/>
    <w:rsid w:val="00AC130E"/>
    <w:rsid w:val="00AC283A"/>
    <w:rsid w:val="00AC4E26"/>
    <w:rsid w:val="00AD0434"/>
    <w:rsid w:val="00AD193A"/>
    <w:rsid w:val="00AD3B4C"/>
    <w:rsid w:val="00AE1D84"/>
    <w:rsid w:val="00AE4FBE"/>
    <w:rsid w:val="00AE70A8"/>
    <w:rsid w:val="00AF157D"/>
    <w:rsid w:val="00AF7CD1"/>
    <w:rsid w:val="00B009FD"/>
    <w:rsid w:val="00B1261D"/>
    <w:rsid w:val="00B16C60"/>
    <w:rsid w:val="00B20854"/>
    <w:rsid w:val="00B26AAE"/>
    <w:rsid w:val="00B407C9"/>
    <w:rsid w:val="00B408D3"/>
    <w:rsid w:val="00B41CF7"/>
    <w:rsid w:val="00B43B95"/>
    <w:rsid w:val="00B46D94"/>
    <w:rsid w:val="00B55B71"/>
    <w:rsid w:val="00B57EE3"/>
    <w:rsid w:val="00B60F18"/>
    <w:rsid w:val="00B62CB8"/>
    <w:rsid w:val="00B64E2D"/>
    <w:rsid w:val="00B700FD"/>
    <w:rsid w:val="00B822C2"/>
    <w:rsid w:val="00B841B3"/>
    <w:rsid w:val="00B86B8D"/>
    <w:rsid w:val="00BA53E2"/>
    <w:rsid w:val="00BA611C"/>
    <w:rsid w:val="00BA6697"/>
    <w:rsid w:val="00BB1C61"/>
    <w:rsid w:val="00BB6D6E"/>
    <w:rsid w:val="00BC2177"/>
    <w:rsid w:val="00BC4BA5"/>
    <w:rsid w:val="00BC5649"/>
    <w:rsid w:val="00BC5B26"/>
    <w:rsid w:val="00BC6EF8"/>
    <w:rsid w:val="00BC7F99"/>
    <w:rsid w:val="00BD3CA2"/>
    <w:rsid w:val="00BE16ED"/>
    <w:rsid w:val="00BE6826"/>
    <w:rsid w:val="00C006B1"/>
    <w:rsid w:val="00C05561"/>
    <w:rsid w:val="00C05717"/>
    <w:rsid w:val="00C1330D"/>
    <w:rsid w:val="00C237F7"/>
    <w:rsid w:val="00C27E71"/>
    <w:rsid w:val="00C30FF8"/>
    <w:rsid w:val="00C35D88"/>
    <w:rsid w:val="00C4144A"/>
    <w:rsid w:val="00C45BA3"/>
    <w:rsid w:val="00C47FF9"/>
    <w:rsid w:val="00C53DA2"/>
    <w:rsid w:val="00C61BA6"/>
    <w:rsid w:val="00C61DF8"/>
    <w:rsid w:val="00C70D5F"/>
    <w:rsid w:val="00C737A2"/>
    <w:rsid w:val="00C81F6C"/>
    <w:rsid w:val="00C82691"/>
    <w:rsid w:val="00C90478"/>
    <w:rsid w:val="00C9406F"/>
    <w:rsid w:val="00CA64C5"/>
    <w:rsid w:val="00CB06BA"/>
    <w:rsid w:val="00CB43F1"/>
    <w:rsid w:val="00CB5F2C"/>
    <w:rsid w:val="00CC2A01"/>
    <w:rsid w:val="00CC2B7F"/>
    <w:rsid w:val="00CC4526"/>
    <w:rsid w:val="00CC7CB4"/>
    <w:rsid w:val="00CD45F0"/>
    <w:rsid w:val="00CD5318"/>
    <w:rsid w:val="00CF0552"/>
    <w:rsid w:val="00D016CC"/>
    <w:rsid w:val="00D02671"/>
    <w:rsid w:val="00D02ECB"/>
    <w:rsid w:val="00D06C59"/>
    <w:rsid w:val="00D12D30"/>
    <w:rsid w:val="00D12FAE"/>
    <w:rsid w:val="00D15E2E"/>
    <w:rsid w:val="00D20BF5"/>
    <w:rsid w:val="00D21794"/>
    <w:rsid w:val="00D30247"/>
    <w:rsid w:val="00D3292C"/>
    <w:rsid w:val="00D50FB5"/>
    <w:rsid w:val="00D52C2D"/>
    <w:rsid w:val="00D64DA3"/>
    <w:rsid w:val="00D65C55"/>
    <w:rsid w:val="00D71483"/>
    <w:rsid w:val="00D7258E"/>
    <w:rsid w:val="00D74B8B"/>
    <w:rsid w:val="00D82974"/>
    <w:rsid w:val="00D84669"/>
    <w:rsid w:val="00D84F29"/>
    <w:rsid w:val="00D90CEF"/>
    <w:rsid w:val="00D9259F"/>
    <w:rsid w:val="00D9670B"/>
    <w:rsid w:val="00DA2086"/>
    <w:rsid w:val="00DA59B1"/>
    <w:rsid w:val="00DA7826"/>
    <w:rsid w:val="00DB042D"/>
    <w:rsid w:val="00DB46B0"/>
    <w:rsid w:val="00DB575C"/>
    <w:rsid w:val="00DC0A7C"/>
    <w:rsid w:val="00DC4424"/>
    <w:rsid w:val="00DD5E99"/>
    <w:rsid w:val="00DD653C"/>
    <w:rsid w:val="00DE09E3"/>
    <w:rsid w:val="00DE1AB6"/>
    <w:rsid w:val="00DE1DE3"/>
    <w:rsid w:val="00DE2CD2"/>
    <w:rsid w:val="00DF610C"/>
    <w:rsid w:val="00E02F59"/>
    <w:rsid w:val="00E02F97"/>
    <w:rsid w:val="00E0412A"/>
    <w:rsid w:val="00E04ADD"/>
    <w:rsid w:val="00E05858"/>
    <w:rsid w:val="00E05931"/>
    <w:rsid w:val="00E064D3"/>
    <w:rsid w:val="00E104D5"/>
    <w:rsid w:val="00E214F2"/>
    <w:rsid w:val="00E217C1"/>
    <w:rsid w:val="00E2198D"/>
    <w:rsid w:val="00E21A7C"/>
    <w:rsid w:val="00E239A3"/>
    <w:rsid w:val="00E26FFF"/>
    <w:rsid w:val="00E27637"/>
    <w:rsid w:val="00E40C90"/>
    <w:rsid w:val="00E42972"/>
    <w:rsid w:val="00E42985"/>
    <w:rsid w:val="00E46534"/>
    <w:rsid w:val="00E556B3"/>
    <w:rsid w:val="00E62479"/>
    <w:rsid w:val="00E65AF8"/>
    <w:rsid w:val="00E65D85"/>
    <w:rsid w:val="00E713E8"/>
    <w:rsid w:val="00E7171D"/>
    <w:rsid w:val="00E71E68"/>
    <w:rsid w:val="00E73CAC"/>
    <w:rsid w:val="00E75DAC"/>
    <w:rsid w:val="00E81BAB"/>
    <w:rsid w:val="00E85CF8"/>
    <w:rsid w:val="00E86E5F"/>
    <w:rsid w:val="00E8764E"/>
    <w:rsid w:val="00E87E11"/>
    <w:rsid w:val="00E942EA"/>
    <w:rsid w:val="00E954AC"/>
    <w:rsid w:val="00E9779D"/>
    <w:rsid w:val="00EA7B10"/>
    <w:rsid w:val="00EA7BE3"/>
    <w:rsid w:val="00EC2A7E"/>
    <w:rsid w:val="00EC5F60"/>
    <w:rsid w:val="00ED01EC"/>
    <w:rsid w:val="00ED2117"/>
    <w:rsid w:val="00ED2890"/>
    <w:rsid w:val="00ED53A1"/>
    <w:rsid w:val="00EE0818"/>
    <w:rsid w:val="00EE2072"/>
    <w:rsid w:val="00EE3DF3"/>
    <w:rsid w:val="00EF64D6"/>
    <w:rsid w:val="00EF74A5"/>
    <w:rsid w:val="00F025C4"/>
    <w:rsid w:val="00F113B0"/>
    <w:rsid w:val="00F14EAB"/>
    <w:rsid w:val="00F15E79"/>
    <w:rsid w:val="00F207F9"/>
    <w:rsid w:val="00F23107"/>
    <w:rsid w:val="00F24EB3"/>
    <w:rsid w:val="00F26238"/>
    <w:rsid w:val="00F3431A"/>
    <w:rsid w:val="00F40AEC"/>
    <w:rsid w:val="00F40C24"/>
    <w:rsid w:val="00F43AD5"/>
    <w:rsid w:val="00F45122"/>
    <w:rsid w:val="00F50473"/>
    <w:rsid w:val="00F50A54"/>
    <w:rsid w:val="00F51F93"/>
    <w:rsid w:val="00F62B4A"/>
    <w:rsid w:val="00F6550A"/>
    <w:rsid w:val="00F66634"/>
    <w:rsid w:val="00F702D8"/>
    <w:rsid w:val="00F72D70"/>
    <w:rsid w:val="00F743FA"/>
    <w:rsid w:val="00F74978"/>
    <w:rsid w:val="00F757DF"/>
    <w:rsid w:val="00F81B6B"/>
    <w:rsid w:val="00F82DBB"/>
    <w:rsid w:val="00F8374E"/>
    <w:rsid w:val="00F942CD"/>
    <w:rsid w:val="00F944ED"/>
    <w:rsid w:val="00F97543"/>
    <w:rsid w:val="00FA0B34"/>
    <w:rsid w:val="00FA1574"/>
    <w:rsid w:val="00FA1EC5"/>
    <w:rsid w:val="00FA1FA1"/>
    <w:rsid w:val="00FA2033"/>
    <w:rsid w:val="00FA25A5"/>
    <w:rsid w:val="00FA3CF2"/>
    <w:rsid w:val="00FA5A2F"/>
    <w:rsid w:val="00FB0735"/>
    <w:rsid w:val="00FB686E"/>
    <w:rsid w:val="00FC0D30"/>
    <w:rsid w:val="00FD5186"/>
    <w:rsid w:val="00FD6EA1"/>
    <w:rsid w:val="00FE1943"/>
    <w:rsid w:val="00FE6865"/>
    <w:rsid w:val="00FE6CED"/>
    <w:rsid w:val="00FF1CF4"/>
    <w:rsid w:val="00FF28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044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68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A15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841B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41B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41B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1C044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E86E5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268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LightShading">
    <w:name w:val="Light Shading"/>
    <w:basedOn w:val="TableNormal"/>
    <w:uiPriority w:val="60"/>
    <w:rsid w:val="00627FF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044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688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FA15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B841B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841B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841B3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1C044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E86E5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2688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LightShading">
    <w:name w:val="Light Shading"/>
    <w:basedOn w:val="TableNormal"/>
    <w:uiPriority w:val="60"/>
    <w:rsid w:val="00627FF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6</TotalTime>
  <Pages>5</Pages>
  <Words>2315</Words>
  <Characters>13198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pe Town</Company>
  <LinksUpToDate>false</LinksUpToDate>
  <CharactersWithSpaces>154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WLREN001</dc:creator>
  <cp:lastModifiedBy>Renee De Waal</cp:lastModifiedBy>
  <cp:revision>8</cp:revision>
  <dcterms:created xsi:type="dcterms:W3CDTF">2012-08-28T07:23:00Z</dcterms:created>
  <dcterms:modified xsi:type="dcterms:W3CDTF">2013-03-25T14:01:00Z</dcterms:modified>
</cp:coreProperties>
</file>